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0F27FC7F"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703CCB">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2C806A1C"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703CCB">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1C8193FC"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703CCB">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D30BC6"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4C06D6CE"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703CCB">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D30BC6"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7BB27DE6"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703CCB">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D30BC6"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6DD86F1A"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703CCB">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D30BC6"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05DABB79"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703CCB">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66B2DC67"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703CCB">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24FB3376"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703CCB">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48145000"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703CCB">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4ED15A93" w14:textId="3D35601A"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b/>
                      <w:bCs/>
                      <w:color w:val="000000"/>
                      <w:sz w:val="22"/>
                      <w:szCs w:val="22"/>
                    </w:rPr>
                  </w:pPr>
                  <w:r w:rsidRPr="00B03B53">
                    <w:rPr>
                      <w:rFonts w:ascii="Calibri" w:hAnsi="Calibri" w:cs="Calibri"/>
                      <w:b/>
                      <w:bCs/>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3EA496C2" w:rsidR="00B03B53" w:rsidRDefault="00C06F98" w:rsidP="00703CCB">
      <w:pPr>
        <w:pStyle w:val="BodyText"/>
      </w:pPr>
      <w:r>
        <w:tab/>
      </w:r>
      <w:r>
        <w:t>Na każdym z obrazów zawartych w zbiorze znajduje się tylko jeden znak. Wielkości obrazów różnią się zaczynając od obrazów 15x15 pikseli, a kończąc na obrazach 250x250 pikseli.</w:t>
      </w:r>
      <w:r>
        <w:t xml:space="preserve"> Natomiast na potrzeby tej pracy</w:t>
      </w:r>
      <w:r w:rsidR="00C81DF7">
        <w:t>, zmieniono rozmiary obrazów przy ładowaniu danych, aby ujednolicić ich wymiary do 30x30 pikseli. Taki zabieg ma na celu przede wszystkim przyśpieszenie trenowania CNN. Dwukrotnie w</w:t>
      </w:r>
      <w:r w:rsidR="00C81DF7" w:rsidRPr="00C81DF7">
        <w:t>iększy obraz wejściowy wymaga, aby sieć neuronowa uczyła się z czterokrotnie większej liczby pikseli, a to zwiększa czas treningu architektury.</w:t>
      </w:r>
      <w:r w:rsidR="00C81DF7">
        <w:t xml:space="preserve"> Co więcej wiele modeli wymaga, aby obrazy służące jako dane do uczenia były tej samej wielkości.</w:t>
      </w:r>
      <w:r w:rsidR="00071D55">
        <w:t xml:space="preserve"> Przykładowe obrazy ze zbioru</w:t>
      </w:r>
      <w:r w:rsidR="00703CCB">
        <w:t xml:space="preserve"> treningowego</w:t>
      </w:r>
      <w:r w:rsidR="00071D55">
        <w:t xml:space="preserve"> po operacji </w:t>
      </w:r>
      <w:r w:rsidR="00703CCB">
        <w:t>ujednolicania wymiarów 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6C54030"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4D6201F6" w14:textId="1A9CD6A8" w:rsidR="00703CCB" w:rsidRDefault="00FF10E0" w:rsidP="005E1638">
      <w:pPr>
        <w:pStyle w:val="BodyText"/>
      </w:pPr>
      <w:r>
        <w:lastRenderedPageBreak/>
        <w:tab/>
        <w:t xml:space="preserve">Przy przyjrzeniu się podstawowym wartością warto dokładniej przyjrzeć się zbalansowaniu zbioru. </w:t>
      </w:r>
    </w:p>
    <w:p w14:paraId="729E515F" w14:textId="77777777" w:rsidR="00703CCB" w:rsidRPr="00A64495" w:rsidRDefault="00703CCB" w:rsidP="005E1638">
      <w:pPr>
        <w:pStyle w:val="BodyText"/>
      </w:pPr>
    </w:p>
    <w:p w14:paraId="48EBCEF0" w14:textId="3F1AD8FC" w:rsidR="00B66FEA" w:rsidRDefault="00437BFA" w:rsidP="0068368A">
      <w:pPr>
        <w:pStyle w:val="Heading2"/>
      </w:pPr>
      <w:r>
        <w:t>Kwestie jakości zdjęć</w:t>
      </w:r>
    </w:p>
    <w:p w14:paraId="196E9964" w14:textId="77777777" w:rsidR="00666FD1" w:rsidRDefault="00666FD1" w:rsidP="00666FD1">
      <w:pPr>
        <w:pStyle w:val="BodyText"/>
        <w:ind w:left="708"/>
      </w:pPr>
    </w:p>
    <w:p w14:paraId="42FF60C1" w14:textId="77777777" w:rsidR="00B66FEA"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w:t>
      </w:r>
      <w:r w:rsidR="00CC21A8" w:rsidRPr="00C57B4E">
        <w:rPr>
          <w:lang w:val="en-US"/>
        </w:rPr>
        <w:t>.</w:t>
      </w:r>
    </w:p>
    <w:p w14:paraId="5A2F9445" w14:textId="77777777" w:rsidR="00081A35" w:rsidRDefault="008A223D" w:rsidP="00081A35">
      <w:pPr>
        <w:pStyle w:val="Heading4"/>
      </w:pPr>
      <w:r w:rsidRPr="00C57B4E">
        <w:rPr>
          <w:lang w:val="en-US"/>
        </w:rPr>
        <w:t xml:space="preserve"> </w:t>
      </w:r>
      <w:bookmarkStart w:id="12" w:name="_Toc129626867"/>
      <w:proofErr w:type="spellStart"/>
      <w:r w:rsidR="00864C47">
        <w:t>A</w:t>
      </w:r>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proofErr w:type="spellEnd"/>
      <w:r w:rsidR="00864C47" w:rsidRPr="00864C47">
        <w:t xml:space="preserve"> </w:t>
      </w:r>
      <w:proofErr w:type="spellStart"/>
      <w:r w:rsidR="00864C47" w:rsidRPr="00864C47">
        <w:t>sint</w:t>
      </w:r>
      <w:bookmarkEnd w:id="12"/>
      <w:proofErr w:type="spellEnd"/>
      <w:r w:rsidR="00374765">
        <w:tab/>
      </w:r>
    </w:p>
    <w:p w14:paraId="6E57F1D5" w14:textId="77777777" w:rsidR="00666FD1" w:rsidRDefault="00666FD1" w:rsidP="00666FD1">
      <w:pPr>
        <w:pStyle w:val="BodyText"/>
        <w:ind w:left="708"/>
      </w:pPr>
    </w:p>
    <w:p w14:paraId="3EE55F41" w14:textId="77777777" w:rsidR="007623F0" w:rsidRPr="00C57B4E" w:rsidRDefault="00666FD1" w:rsidP="00864C47">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w:t>
      </w:r>
    </w:p>
    <w:p w14:paraId="00842998" w14:textId="77777777" w:rsidR="007623F0" w:rsidRPr="00C57B4E" w:rsidRDefault="007623F0" w:rsidP="00D75BFB">
      <w:pPr>
        <w:pStyle w:val="Caption"/>
        <w:ind w:left="0" w:firstLine="0"/>
        <w:rPr>
          <w:sz w:val="24"/>
          <w:szCs w:val="24"/>
          <w:lang w:val="en-US"/>
        </w:rPr>
      </w:pPr>
    </w:p>
    <w:p w14:paraId="693C4BB0" w14:textId="75B2298C" w:rsidR="00C95BC6" w:rsidRPr="00C57B4E" w:rsidRDefault="00C95BC6" w:rsidP="00C95BC6">
      <w:pPr>
        <w:pStyle w:val="Caption"/>
        <w:rPr>
          <w:sz w:val="24"/>
          <w:szCs w:val="24"/>
          <w:lang w:val="en-US"/>
        </w:rPr>
      </w:pPr>
      <w:bookmarkStart w:id="13" w:name="_Toc355852187"/>
      <w:proofErr w:type="spellStart"/>
      <w:r w:rsidRPr="00C57B4E">
        <w:rPr>
          <w:sz w:val="24"/>
          <w:szCs w:val="24"/>
          <w:lang w:val="en-US"/>
        </w:rPr>
        <w:t>Rysunek</w:t>
      </w:r>
      <w:proofErr w:type="spellEnd"/>
      <w:r w:rsidRPr="00C57B4E">
        <w:rPr>
          <w:sz w:val="24"/>
          <w:szCs w:val="24"/>
          <w:lang w:val="en-US"/>
        </w:rPr>
        <w:t xml:space="preserve"> </w:t>
      </w:r>
      <w:r w:rsidR="007303EC">
        <w:rPr>
          <w:sz w:val="24"/>
          <w:szCs w:val="24"/>
          <w:lang w:val="en-US"/>
        </w:rPr>
        <w:fldChar w:fldCharType="begin"/>
      </w:r>
      <w:r w:rsidR="007303EC">
        <w:rPr>
          <w:sz w:val="24"/>
          <w:szCs w:val="24"/>
          <w:lang w:val="en-US"/>
        </w:rPr>
        <w:instrText xml:space="preserve"> SEQ Rysunek \* ARABIC </w:instrText>
      </w:r>
      <w:r w:rsidR="007303EC">
        <w:rPr>
          <w:sz w:val="24"/>
          <w:szCs w:val="24"/>
          <w:lang w:val="en-US"/>
        </w:rPr>
        <w:fldChar w:fldCharType="separate"/>
      </w:r>
      <w:r w:rsidR="00703CCB">
        <w:rPr>
          <w:noProof/>
          <w:sz w:val="24"/>
          <w:szCs w:val="24"/>
          <w:lang w:val="en-US"/>
        </w:rPr>
        <w:t>12</w:t>
      </w:r>
      <w:r w:rsidR="007303EC">
        <w:rPr>
          <w:sz w:val="24"/>
          <w:szCs w:val="24"/>
          <w:lang w:val="en-US"/>
        </w:rPr>
        <w:fldChar w:fldCharType="end"/>
      </w:r>
      <w:r w:rsidRPr="00C57B4E">
        <w:rPr>
          <w:sz w:val="24"/>
          <w:szCs w:val="24"/>
          <w:lang w:val="en-US"/>
        </w:rPr>
        <w:t xml:space="preserve">. </w:t>
      </w:r>
      <w:r w:rsidR="00864C47" w:rsidRPr="00C57B4E">
        <w:rPr>
          <w:sz w:val="24"/>
          <w:szCs w:val="24"/>
          <w:lang w:val="en-US"/>
        </w:rPr>
        <w:t xml:space="preserve">Lorem ipsum dolor sit </w:t>
      </w:r>
      <w:proofErr w:type="spellStart"/>
      <w:r w:rsidR="00864C47" w:rsidRPr="00C57B4E">
        <w:rPr>
          <w:sz w:val="24"/>
          <w:szCs w:val="24"/>
          <w:lang w:val="en-US"/>
        </w:rPr>
        <w:t>amet</w:t>
      </w:r>
      <w:proofErr w:type="spellEnd"/>
      <w:r w:rsidR="00864C47" w:rsidRPr="00C57B4E">
        <w:rPr>
          <w:sz w:val="24"/>
          <w:szCs w:val="24"/>
          <w:lang w:val="en-US"/>
        </w:rPr>
        <w:t xml:space="preserve">, </w:t>
      </w:r>
      <w:proofErr w:type="spellStart"/>
      <w:r w:rsidR="00864C47" w:rsidRPr="00C57B4E">
        <w:rPr>
          <w:sz w:val="24"/>
          <w:szCs w:val="24"/>
          <w:lang w:val="en-US"/>
        </w:rPr>
        <w:t>consectetur</w:t>
      </w:r>
      <w:bookmarkEnd w:id="13"/>
      <w:proofErr w:type="spellEnd"/>
      <w:r w:rsidR="00485FEE">
        <w:rPr>
          <w:sz w:val="24"/>
          <w:szCs w:val="24"/>
          <w:lang w:val="en-US"/>
        </w:rPr>
        <w:t>.</w:t>
      </w:r>
    </w:p>
    <w:p w14:paraId="493083DE" w14:textId="77777777" w:rsidR="00864C47" w:rsidRPr="00C57B4E" w:rsidRDefault="00864C47" w:rsidP="00864C47">
      <w:pPr>
        <w:rPr>
          <w:lang w:val="en-US"/>
        </w:rPr>
      </w:pPr>
    </w:p>
    <w:p w14:paraId="653FB449" w14:textId="76A9FDA5" w:rsidR="0001729A" w:rsidRDefault="00E17218" w:rsidP="00864C47">
      <w:pPr>
        <w:pStyle w:val="BodyText"/>
        <w:jc w:val="center"/>
        <w:rPr>
          <w:rFonts w:cs="Arial"/>
        </w:rPr>
      </w:pPr>
      <w:r>
        <w:rPr>
          <w:noProof/>
        </w:rPr>
        <w:lastRenderedPageBreak/>
        <w:drawing>
          <wp:inline distT="0" distB="0" distL="0" distR="0" wp14:anchorId="61D564DF" wp14:editId="66FC432D">
            <wp:extent cx="3836035" cy="2131695"/>
            <wp:effectExtent l="38100" t="0" r="12065" b="0"/>
            <wp:docPr id="1" name="Organisation Chart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7F45026" w14:textId="77777777" w:rsidR="00C95BC6" w:rsidRPr="00C57B4E" w:rsidRDefault="005349E2">
      <w:pPr>
        <w:pStyle w:val="BodyText"/>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00485FEE" w:rsidRPr="00066FB5">
        <w:rPr>
          <w:bCs/>
          <w:sz w:val="20"/>
          <w:szCs w:val="20"/>
          <w:lang w:val="en-US"/>
        </w:rPr>
        <w:t>.</w:t>
      </w:r>
    </w:p>
    <w:p w14:paraId="52B3B6C4" w14:textId="77777777" w:rsidR="00C95BC6" w:rsidRPr="00C57B4E" w:rsidRDefault="00C95BC6">
      <w:pPr>
        <w:pStyle w:val="BodyText"/>
        <w:rPr>
          <w:lang w:val="en-US"/>
        </w:rPr>
      </w:pPr>
    </w:p>
    <w:p w14:paraId="53776BCC" w14:textId="77777777" w:rsidR="00E565E1" w:rsidRPr="00C57B4E" w:rsidRDefault="0001729A">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est</w:t>
      </w:r>
      <w:r w:rsidR="00645629" w:rsidRPr="00C57B4E">
        <w:rPr>
          <w:lang w:val="en-US"/>
        </w:rPr>
        <w:t xml:space="preserve">. </w:t>
      </w:r>
    </w:p>
    <w:p w14:paraId="276F4ED9" w14:textId="77777777" w:rsidR="004B3225" w:rsidRDefault="008A223D" w:rsidP="004B3225">
      <w:pPr>
        <w:pStyle w:val="Heading4"/>
      </w:pPr>
      <w:r w:rsidRPr="00C57B4E">
        <w:rPr>
          <w:lang w:val="en-US"/>
        </w:rPr>
        <w:t xml:space="preserve"> </w:t>
      </w:r>
      <w:bookmarkStart w:id="14" w:name="_Toc129626868"/>
      <w:proofErr w:type="spellStart"/>
      <w:r w:rsidR="00864C47">
        <w:t>Abcc</w:t>
      </w:r>
      <w:proofErr w:type="spellEnd"/>
      <w:r w:rsidR="00864C47">
        <w:t xml:space="preserve"> </w:t>
      </w:r>
      <w:proofErr w:type="spellStart"/>
      <w:r w:rsidR="00864C47">
        <w:t>ccsscssc</w:t>
      </w:r>
      <w:proofErr w:type="spellEnd"/>
      <w:r w:rsidR="00864C47">
        <w:t xml:space="preserve"> </w:t>
      </w:r>
      <w:proofErr w:type="spellStart"/>
      <w:r w:rsidR="00864C47">
        <w:t>sdsd</w:t>
      </w:r>
      <w:r w:rsidR="004B3225">
        <w:t>za</w:t>
      </w:r>
      <w:bookmarkEnd w:id="14"/>
      <w:proofErr w:type="spellEnd"/>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lastRenderedPageBreak/>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0EC71D02" w:rsidR="00E565E1" w:rsidRDefault="00864C47" w:rsidP="00E565E1">
      <w:pPr>
        <w:pStyle w:val="Heading4"/>
      </w:pPr>
      <w:bookmarkStart w:id="15" w:name="_Toc129626869"/>
      <w:proofErr w:type="spellStart"/>
      <w:r>
        <w:t>Kdsjdjs</w:t>
      </w:r>
      <w:proofErr w:type="spellEnd"/>
      <w:r>
        <w:t xml:space="preserve"> </w:t>
      </w:r>
      <w:proofErr w:type="spellStart"/>
      <w:r>
        <w:t>adsdfs</w:t>
      </w:r>
      <w:proofErr w:type="spellEnd"/>
      <w:r>
        <w:t xml:space="preserve"> </w:t>
      </w:r>
      <w:proofErr w:type="spellStart"/>
      <w:r>
        <w:t>dfsdf</w:t>
      </w:r>
      <w:r w:rsidR="00E565E1">
        <w:t>h</w:t>
      </w:r>
      <w:bookmarkEnd w:id="15"/>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28"/>
      </w:r>
      <w:r w:rsidR="00785BDC" w:rsidRPr="00C57B4E">
        <w:rPr>
          <w:lang w:val="en-US"/>
        </w:rPr>
        <w:t xml:space="preserve"> </w:t>
      </w:r>
      <w:r w:rsidR="00785BDC">
        <w:rPr>
          <w:rStyle w:val="FootnoteReference"/>
        </w:rPr>
        <w:footnoteReference w:id="29"/>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lastRenderedPageBreak/>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16"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16"/>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256B2A3E" w:rsidR="008C3779" w:rsidRDefault="006D7F80" w:rsidP="0007212B">
      <w:pPr>
        <w:pStyle w:val="Heading2"/>
      </w:pPr>
      <w:bookmarkStart w:id="17" w:name="_Toc129626871"/>
      <w:proofErr w:type="spellStart"/>
      <w:r>
        <w:lastRenderedPageBreak/>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17"/>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3C688313" w:rsidR="0007212B" w:rsidRDefault="002128C8" w:rsidP="001D1F24">
      <w:pPr>
        <w:pStyle w:val="Heading4"/>
      </w:pPr>
      <w:bookmarkStart w:id="18"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18"/>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30"/>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1"/>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w:t>
      </w:r>
      <w:r w:rsidR="007B0711" w:rsidRPr="00C57B4E">
        <w:rPr>
          <w:lang w:val="en-US"/>
        </w:rPr>
        <w:lastRenderedPageBreak/>
        <w:t xml:space="preserve">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6BC4F2DD" w:rsidR="007B0711" w:rsidRDefault="004D4683" w:rsidP="004D4683">
      <w:pPr>
        <w:pStyle w:val="Heading1"/>
        <w:rPr>
          <w:lang w:val="en-US"/>
        </w:rPr>
      </w:pPr>
      <w:bookmarkStart w:id="19" w:name="_Toc129626873"/>
      <w:proofErr w:type="spellStart"/>
      <w:r>
        <w:rPr>
          <w:lang w:val="en-US"/>
        </w:rPr>
        <w:t>Metodyka</w:t>
      </w:r>
      <w:bookmarkEnd w:id="19"/>
      <w:proofErr w:type="spellEnd"/>
    </w:p>
    <w:p w14:paraId="6C684762" w14:textId="77777777" w:rsidR="004D4683" w:rsidRPr="004D4683" w:rsidRDefault="004D4683" w:rsidP="004D4683">
      <w:pPr>
        <w:pStyle w:val="Heading1"/>
        <w:rPr>
          <w:lang w:val="en-US"/>
        </w:rPr>
      </w:pPr>
      <w:r>
        <w:rPr>
          <w:lang w:val="en-US"/>
        </w:rPr>
        <w:t xml:space="preserve"> </w:t>
      </w:r>
      <w:bookmarkStart w:id="20" w:name="_Toc129626874"/>
      <w:proofErr w:type="spellStart"/>
      <w:r>
        <w:rPr>
          <w:lang w:val="en-US"/>
        </w:rPr>
        <w:t>Wnioski</w:t>
      </w:r>
      <w:bookmarkEnd w:id="20"/>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21" w:name="_Toc129626875"/>
      <w:r w:rsidRPr="00C57B4E">
        <w:rPr>
          <w:lang w:val="en-US"/>
        </w:rPr>
        <w:t>Zakończenie</w:t>
      </w:r>
      <w:bookmarkEnd w:id="21"/>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lastRenderedPageBreak/>
        <w:tab/>
        <w:t xml:space="preserve"> </w:t>
      </w:r>
    </w:p>
    <w:p w14:paraId="23F093D3" w14:textId="77777777" w:rsidR="00B66FEA" w:rsidRDefault="00B66FEA" w:rsidP="00894D09">
      <w:pPr>
        <w:pStyle w:val="Header"/>
      </w:pPr>
      <w:r>
        <w:br w:type="column"/>
      </w:r>
      <w:bookmarkStart w:id="22" w:name="_Toc129626876"/>
      <w:r w:rsidR="001F699B">
        <w:lastRenderedPageBreak/>
        <w:t>LITERATURA</w:t>
      </w:r>
      <w:bookmarkEnd w:id="22"/>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3" w:name="_Toc129626877"/>
      <w:r>
        <w:lastRenderedPageBreak/>
        <w:t>Spis tabel</w:t>
      </w:r>
      <w:bookmarkEnd w:id="23"/>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4" w:name="_Toc129626878"/>
      <w:r>
        <w:t>Spis rysunków</w:t>
      </w:r>
      <w:bookmarkEnd w:id="24"/>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5" w:name="_Toc129626879"/>
      <w:r w:rsidRPr="00C57B4E">
        <w:rPr>
          <w:lang w:val="en-US"/>
        </w:rPr>
        <w:lastRenderedPageBreak/>
        <w:t>Streszczenie</w:t>
      </w:r>
      <w:bookmarkEnd w:id="25"/>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6" w:name="_Toc129626880"/>
      <w:r w:rsidRPr="007651B5">
        <w:rPr>
          <w:lang w:val="en-US"/>
        </w:rPr>
        <w:t>Summary</w:t>
      </w:r>
      <w:bookmarkEnd w:id="26"/>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AD6D3" w14:textId="77777777" w:rsidR="00463627" w:rsidRDefault="00463627">
      <w:r>
        <w:separator/>
      </w:r>
    </w:p>
  </w:endnote>
  <w:endnote w:type="continuationSeparator" w:id="0">
    <w:p w14:paraId="2F1C0E07" w14:textId="77777777" w:rsidR="00463627" w:rsidRDefault="00463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FF26B" w14:textId="77777777" w:rsidR="00463627" w:rsidRDefault="00463627">
      <w:r>
        <w:separator/>
      </w:r>
    </w:p>
  </w:footnote>
  <w:footnote w:type="continuationSeparator" w:id="0">
    <w:p w14:paraId="18D87F60" w14:textId="77777777" w:rsidR="00463627" w:rsidRDefault="00463627">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proofErr w:type="spellStart"/>
      <w:r w:rsidRPr="008F5E0D">
        <w:rPr>
          <w:rFonts w:ascii="Times New Roman" w:hAnsi="Times New Roman"/>
          <w:szCs w:val="24"/>
          <w:lang w:val="en-GB"/>
        </w:rPr>
        <w:t>Brookhuis</w:t>
      </w:r>
      <w:proofErr w:type="spellEnd"/>
      <w:r w:rsidRPr="008F5E0D">
        <w:rPr>
          <w:rFonts w:ascii="Times New Roman" w:hAnsi="Times New Roman"/>
          <w:szCs w:val="24"/>
          <w:lang w:val="en-GB"/>
        </w:rPr>
        <w:t xml:space="preserve">, Waard,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 xml:space="preserve">Benso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w:t>
      </w:r>
      <w:proofErr w:type="spellStart"/>
      <w:r w:rsidRPr="008F5E0D">
        <w:rPr>
          <w:rFonts w:cs="Calibri"/>
          <w:szCs w:val="24"/>
          <w:lang w:val="en-GB"/>
        </w:rPr>
        <w:t>i</w:t>
      </w:r>
      <w:proofErr w:type="spellEnd"/>
      <w:r w:rsidRPr="008F5E0D">
        <w:rPr>
          <w:rFonts w:cs="Calibri"/>
          <w:szCs w:val="24"/>
          <w:lang w:val="en-GB"/>
        </w:rPr>
        <w:t xml:space="preserve">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proofErr w:type="spellStart"/>
      <w:r w:rsidRPr="008F5E0D">
        <w:rPr>
          <w:rFonts w:cs="Calibri"/>
          <w:szCs w:val="24"/>
          <w:lang w:val="en-GB"/>
        </w:rPr>
        <w:t>Priese</w:t>
      </w:r>
      <w:proofErr w:type="spellEnd"/>
      <w:r w:rsidRPr="008F5E0D">
        <w:rPr>
          <w:rFonts w:cs="Calibri"/>
          <w:szCs w:val="24"/>
          <w:lang w:val="en-GB"/>
        </w:rPr>
        <w:t xml:space="preserve"> </w:t>
      </w:r>
      <w:proofErr w:type="spellStart"/>
      <w:r w:rsidRPr="008F5E0D">
        <w:rPr>
          <w:rFonts w:cs="Calibri"/>
          <w:szCs w:val="24"/>
          <w:lang w:val="en-GB"/>
        </w:rPr>
        <w:t>i</w:t>
      </w:r>
      <w:proofErr w:type="spellEnd"/>
      <w:r w:rsidRPr="008F5E0D">
        <w:rPr>
          <w:rFonts w:cs="Calibri"/>
          <w:szCs w:val="24"/>
          <w:lang w:val="en-GB"/>
        </w:rPr>
        <w:t xml:space="preserve">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 xml:space="preserve">Hubel </w:t>
      </w:r>
      <w:proofErr w:type="spellStart"/>
      <w:r w:rsidRPr="002E329A">
        <w:rPr>
          <w:rFonts w:cs="Calibri"/>
          <w:szCs w:val="24"/>
          <w:lang w:val="en-GB"/>
        </w:rPr>
        <w:t>i</w:t>
      </w:r>
      <w:proofErr w:type="spellEnd"/>
      <w:r w:rsidRPr="002E329A">
        <w:rPr>
          <w:rFonts w:cs="Calibri"/>
          <w:szCs w:val="24"/>
          <w:lang w:val="en-GB"/>
        </w:rPr>
        <w:t xml:space="preserve">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 xml:space="preserve">Hubel </w:t>
      </w:r>
      <w:proofErr w:type="spellStart"/>
      <w:r w:rsidRPr="008B41E2">
        <w:rPr>
          <w:rFonts w:cs="Calibri"/>
          <w:szCs w:val="24"/>
          <w:lang w:val="en-GB"/>
        </w:rPr>
        <w:t>i</w:t>
      </w:r>
      <w:proofErr w:type="spellEnd"/>
      <w:r w:rsidRPr="008B41E2">
        <w:rPr>
          <w:rFonts w:cs="Calibri"/>
          <w:szCs w:val="24"/>
          <w:lang w:val="en-GB"/>
        </w:rPr>
        <w:t xml:space="preserve">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proofErr w:type="spellStart"/>
      <w:r w:rsidRPr="00C431B0">
        <w:rPr>
          <w:rFonts w:cs="Calibri"/>
          <w:szCs w:val="24"/>
          <w:lang w:val="en-GB"/>
        </w:rPr>
        <w:t>Papert</w:t>
      </w:r>
      <w:proofErr w:type="spellEnd"/>
      <w:r w:rsidRPr="00C431B0">
        <w:rPr>
          <w:rFonts w:cs="Calibri"/>
          <w:szCs w:val="24"/>
          <w:lang w:val="en-GB"/>
        </w:rPr>
        <w: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w:t>
      </w:r>
      <w:proofErr w:type="spellStart"/>
      <w:r w:rsidRPr="00496843">
        <w:rPr>
          <w:rFonts w:cs="Calibri"/>
          <w:szCs w:val="24"/>
          <w:lang w:val="en-GB"/>
        </w:rPr>
        <w:t>Neocognitron</w:t>
      </w:r>
      <w:proofErr w:type="spellEnd"/>
      <w:r w:rsidRPr="00496843">
        <w:rPr>
          <w:rFonts w:cs="Calibri"/>
          <w:szCs w:val="24"/>
          <w:lang w:val="en-GB"/>
        </w:rPr>
        <w:t>”.</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 xml:space="preserve">Waibel </w:t>
      </w:r>
      <w:proofErr w:type="spellStart"/>
      <w:r w:rsidRPr="00792049">
        <w:rPr>
          <w:rFonts w:cs="Calibri"/>
          <w:szCs w:val="24"/>
          <w:lang w:val="en-GB"/>
        </w:rPr>
        <w:t>i</w:t>
      </w:r>
      <w:proofErr w:type="spellEnd"/>
      <w:r w:rsidRPr="00792049">
        <w:rPr>
          <w:rFonts w:cs="Calibri"/>
          <w:szCs w:val="24"/>
          <w:lang w:val="en-GB"/>
        </w:rPr>
        <w:t xml:space="preserve">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proofErr w:type="spellStart"/>
      <w:r w:rsidRPr="00496843">
        <w:rPr>
          <w:rFonts w:cs="Calibri"/>
          <w:szCs w:val="24"/>
          <w:lang w:val="en-GB"/>
        </w:rPr>
        <w:t>LeCun</w:t>
      </w:r>
      <w:proofErr w:type="spellEnd"/>
      <w:r w:rsidRPr="00496843">
        <w:rPr>
          <w:rFonts w:cs="Calibri"/>
          <w:szCs w:val="24"/>
          <w:lang w:val="en-GB"/>
        </w:rPr>
        <w:t xml:space="preserve"> </w:t>
      </w:r>
      <w:proofErr w:type="spellStart"/>
      <w:r w:rsidRPr="00496843">
        <w:rPr>
          <w:rFonts w:cs="Calibri"/>
          <w:szCs w:val="24"/>
          <w:lang w:val="en-GB"/>
        </w:rPr>
        <w:t>i</w:t>
      </w:r>
      <w:proofErr w:type="spellEnd"/>
      <w:r w:rsidRPr="00496843">
        <w:rPr>
          <w:rFonts w:cs="Calibri"/>
          <w:szCs w:val="24"/>
          <w:lang w:val="en-GB"/>
        </w:rPr>
        <w:t xml:space="preserve">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 xml:space="preserve">Yamaguchi </w:t>
      </w:r>
      <w:proofErr w:type="spellStart"/>
      <w:r w:rsidRPr="0066734D">
        <w:rPr>
          <w:rFonts w:cs="Calibri"/>
          <w:szCs w:val="24"/>
          <w:lang w:val="en-GB"/>
        </w:rPr>
        <w:t>i</w:t>
      </w:r>
      <w:proofErr w:type="spellEnd"/>
      <w:r w:rsidRPr="0066734D">
        <w:rPr>
          <w:rFonts w:cs="Calibri"/>
          <w:szCs w:val="24"/>
          <w:lang w:val="en-GB"/>
        </w:rPr>
        <w:t xml:space="preserve">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 xml:space="preserve">Debevec </w:t>
      </w:r>
      <w:proofErr w:type="spellStart"/>
      <w:r w:rsidRPr="0021704C">
        <w:rPr>
          <w:rFonts w:cs="Calibri"/>
          <w:szCs w:val="24"/>
          <w:lang w:val="en-GB"/>
        </w:rPr>
        <w:t>i</w:t>
      </w:r>
      <w:proofErr w:type="spellEnd"/>
      <w:r w:rsidRPr="0021704C">
        <w:rPr>
          <w:rFonts w:cs="Calibri"/>
          <w:szCs w:val="24"/>
          <w:lang w:val="en-GB"/>
        </w:rPr>
        <w:t xml:space="preserve">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 xml:space="preserve">Viola </w:t>
      </w:r>
      <w:proofErr w:type="spellStart"/>
      <w:r w:rsidRPr="00EB3E8D">
        <w:rPr>
          <w:rFonts w:cs="Calibri"/>
          <w:szCs w:val="24"/>
          <w:lang w:val="en-GB"/>
        </w:rPr>
        <w:t>i</w:t>
      </w:r>
      <w:proofErr w:type="spellEnd"/>
      <w:r w:rsidRPr="00EB3E8D">
        <w:rPr>
          <w:rFonts w:cs="Calibri"/>
          <w:szCs w:val="24"/>
          <w:lang w:val="en-GB"/>
        </w:rPr>
        <w:t xml:space="preserve">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 xml:space="preserve">Oh </w:t>
      </w:r>
      <w:proofErr w:type="spellStart"/>
      <w:r w:rsidRPr="00A85ED7">
        <w:rPr>
          <w:rFonts w:cs="Calibri"/>
          <w:szCs w:val="24"/>
          <w:lang w:val="en-GB"/>
        </w:rPr>
        <w:t>i</w:t>
      </w:r>
      <w:proofErr w:type="spellEnd"/>
      <w:r w:rsidRPr="00A85ED7">
        <w:rPr>
          <w:rFonts w:cs="Calibri"/>
          <w:szCs w:val="24"/>
          <w:lang w:val="en-GB"/>
        </w:rPr>
        <w:t xml:space="preserve">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 xml:space="preserve">Chellapilla, Puri, </w:t>
      </w:r>
      <w:proofErr w:type="spellStart"/>
      <w:r w:rsidRPr="00A85ED7">
        <w:rPr>
          <w:rFonts w:cs="Calibri"/>
          <w:szCs w:val="24"/>
          <w:lang w:val="en-GB"/>
        </w:rPr>
        <w:t>i</w:t>
      </w:r>
      <w:proofErr w:type="spellEnd"/>
      <w:r w:rsidRPr="00A85ED7">
        <w:rPr>
          <w:rFonts w:cs="Calibri"/>
          <w:szCs w:val="24"/>
          <w:lang w:val="en-GB"/>
        </w:rPr>
        <w:t xml:space="preserve">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proofErr w:type="spellStart"/>
      <w:r w:rsidR="00267891" w:rsidRPr="00267891">
        <w:rPr>
          <w:rFonts w:cs="Calibri"/>
          <w:szCs w:val="24"/>
          <w:lang w:val="en-GB"/>
        </w:rPr>
        <w:t>Krizhevsky</w:t>
      </w:r>
      <w:proofErr w:type="spellEnd"/>
      <w:r w:rsidR="00267891" w:rsidRPr="00267891">
        <w:rPr>
          <w:rFonts w:cs="Calibri"/>
          <w:szCs w:val="24"/>
          <w:lang w:val="en-GB"/>
        </w:rPr>
        <w:t xml:space="preserve">, </w:t>
      </w:r>
      <w:proofErr w:type="spellStart"/>
      <w:r w:rsidR="00267891" w:rsidRPr="00267891">
        <w:rPr>
          <w:rFonts w:cs="Calibri"/>
          <w:szCs w:val="24"/>
          <w:lang w:val="en-GB"/>
        </w:rPr>
        <w:t>Sutskever</w:t>
      </w:r>
      <w:proofErr w:type="spellEnd"/>
      <w:r w:rsidR="00267891" w:rsidRPr="00267891">
        <w:rPr>
          <w:rFonts w:cs="Calibri"/>
          <w:szCs w:val="24"/>
          <w:lang w:val="en-GB"/>
        </w:rPr>
        <w:t xml:space="preserve">, </w:t>
      </w:r>
      <w:proofErr w:type="spellStart"/>
      <w:r w:rsidR="00267891" w:rsidRPr="00267891">
        <w:rPr>
          <w:rFonts w:cs="Calibri"/>
          <w:szCs w:val="24"/>
          <w:lang w:val="en-GB"/>
        </w:rPr>
        <w:t>i</w:t>
      </w:r>
      <w:proofErr w:type="spellEnd"/>
      <w:r w:rsidR="00267891" w:rsidRPr="00267891">
        <w:rPr>
          <w:rFonts w:cs="Calibri"/>
          <w:szCs w:val="24"/>
          <w:lang w:val="en-GB"/>
        </w:rPr>
        <w:t xml:space="preserve">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 xml:space="preserve">He </w:t>
      </w:r>
      <w:proofErr w:type="spellStart"/>
      <w:r w:rsidRPr="007D67E7">
        <w:rPr>
          <w:rFonts w:cs="Calibri"/>
          <w:szCs w:val="24"/>
          <w:lang w:val="en-GB"/>
        </w:rPr>
        <w:t>i</w:t>
      </w:r>
      <w:proofErr w:type="spellEnd"/>
      <w:r w:rsidRPr="007D67E7">
        <w:rPr>
          <w:rFonts w:cs="Calibri"/>
          <w:szCs w:val="24"/>
          <w:lang w:val="en-GB"/>
        </w:rPr>
        <w:t xml:space="preserve">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proofErr w:type="spellStart"/>
      <w:r w:rsidRPr="00534127">
        <w:rPr>
          <w:rFonts w:cs="Calibri"/>
          <w:szCs w:val="24"/>
          <w:lang w:val="en-GB"/>
        </w:rPr>
        <w:t>Cireşan</w:t>
      </w:r>
      <w:proofErr w:type="spellEnd"/>
      <w:r w:rsidRPr="00534127">
        <w:rPr>
          <w:rFonts w:cs="Calibri"/>
          <w:szCs w:val="24"/>
          <w:lang w:val="en-GB"/>
        </w:rPr>
        <w:t xml:space="preserve"> </w:t>
      </w:r>
      <w:proofErr w:type="spellStart"/>
      <w:r w:rsidRPr="00534127">
        <w:rPr>
          <w:rFonts w:cs="Calibri"/>
          <w:szCs w:val="24"/>
          <w:lang w:val="en-GB"/>
        </w:rPr>
        <w:t>i</w:t>
      </w:r>
      <w:proofErr w:type="spellEnd"/>
      <w:r w:rsidRPr="00534127">
        <w:rPr>
          <w:rFonts w:cs="Calibri"/>
          <w:szCs w:val="24"/>
          <w:lang w:val="en-GB"/>
        </w:rPr>
        <w:t xml:space="preserve">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 xml:space="preserve">Haque </w:t>
      </w:r>
      <w:proofErr w:type="spellStart"/>
      <w:r w:rsidR="00DC4DC4" w:rsidRPr="00D86FB3">
        <w:rPr>
          <w:rFonts w:cs="Calibri"/>
          <w:szCs w:val="24"/>
          <w:lang w:val="en-GB"/>
        </w:rPr>
        <w:t>i</w:t>
      </w:r>
      <w:proofErr w:type="spellEnd"/>
      <w:r w:rsidR="00DC4DC4" w:rsidRPr="00D86FB3">
        <w:rPr>
          <w:rFonts w:cs="Calibri"/>
          <w:szCs w:val="24"/>
          <w:lang w:val="en-GB"/>
        </w:rPr>
        <w:t xml:space="preserve"> in., „</w:t>
      </w:r>
      <w:proofErr w:type="spellStart"/>
      <w:r w:rsidR="00DC4DC4" w:rsidRPr="00D86FB3">
        <w:rPr>
          <w:lang w:val="en-GB"/>
        </w:rPr>
        <w:t>DeepThin</w:t>
      </w:r>
      <w:proofErr w:type="spellEnd"/>
      <w:r w:rsidR="00DC4DC4" w:rsidRPr="00D86FB3">
        <w:rPr>
          <w:lang w:val="en-GB"/>
        </w:rPr>
        <w:t>: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 xml:space="preserve">Habibi </w:t>
      </w:r>
      <w:proofErr w:type="spellStart"/>
      <w:r w:rsidRPr="00D86FB3">
        <w:rPr>
          <w:rFonts w:cs="Calibri"/>
          <w:szCs w:val="24"/>
          <w:lang w:val="en-GB"/>
        </w:rPr>
        <w:t>Aghdam</w:t>
      </w:r>
      <w:proofErr w:type="spellEnd"/>
      <w:r w:rsidRPr="00D86FB3">
        <w:rPr>
          <w:rFonts w:cs="Calibri"/>
          <w:szCs w:val="24"/>
          <w:lang w:val="en-GB"/>
        </w:rPr>
        <w:t xml:space="preserve">, Jahani Heravi, </w:t>
      </w:r>
      <w:proofErr w:type="spellStart"/>
      <w:r w:rsidRPr="00D86FB3">
        <w:rPr>
          <w:rFonts w:cs="Calibri"/>
          <w:szCs w:val="24"/>
          <w:lang w:val="en-GB"/>
        </w:rPr>
        <w:t>i</w:t>
      </w:r>
      <w:proofErr w:type="spellEnd"/>
      <w:r w:rsidRPr="00D86FB3">
        <w:rPr>
          <w:rFonts w:cs="Calibri"/>
          <w:szCs w:val="24"/>
          <w:lang w:val="en-GB"/>
        </w:rPr>
        <w:t xml:space="preserve">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 xml:space="preserve">Stallkamp </w:t>
      </w:r>
      <w:proofErr w:type="spellStart"/>
      <w:r w:rsidRPr="0098115B">
        <w:rPr>
          <w:rFonts w:cs="Calibri"/>
          <w:szCs w:val="24"/>
          <w:lang w:val="en-GB"/>
        </w:rPr>
        <w:t>i</w:t>
      </w:r>
      <w:proofErr w:type="spellEnd"/>
      <w:r w:rsidRPr="0098115B">
        <w:rPr>
          <w:rFonts w:cs="Calibri"/>
          <w:szCs w:val="24"/>
          <w:lang w:val="en-GB"/>
        </w:rPr>
        <w:t xml:space="preserve"> in., „The German Traffic Sign Recognition Benchmark”.</w:t>
      </w:r>
      <w:r>
        <w:fldChar w:fldCharType="end"/>
      </w:r>
    </w:p>
  </w:footnote>
  <w:footnote w:id="28">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9">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0">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1">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EB8"/>
    <w:rsid w:val="001609C2"/>
    <w:rsid w:val="00163993"/>
    <w:rsid w:val="001641CE"/>
    <w:rsid w:val="00165ECA"/>
    <w:rsid w:val="00167376"/>
    <w:rsid w:val="001760F9"/>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21A"/>
    <w:rsid w:val="002116F4"/>
    <w:rsid w:val="00211E5D"/>
    <w:rsid w:val="002128C8"/>
    <w:rsid w:val="002137D1"/>
    <w:rsid w:val="00214523"/>
    <w:rsid w:val="00214837"/>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759B"/>
    <w:rsid w:val="002D4102"/>
    <w:rsid w:val="002D6C7C"/>
    <w:rsid w:val="002D7159"/>
    <w:rsid w:val="002D71A9"/>
    <w:rsid w:val="002E0E9D"/>
    <w:rsid w:val="002E1901"/>
    <w:rsid w:val="002E31AA"/>
    <w:rsid w:val="002E329A"/>
    <w:rsid w:val="002E7FF5"/>
    <w:rsid w:val="002F0747"/>
    <w:rsid w:val="002F1834"/>
    <w:rsid w:val="002F25F2"/>
    <w:rsid w:val="002F2B02"/>
    <w:rsid w:val="002F5B94"/>
    <w:rsid w:val="002F743E"/>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F3E11"/>
    <w:rsid w:val="003F516B"/>
    <w:rsid w:val="00400191"/>
    <w:rsid w:val="00401AAC"/>
    <w:rsid w:val="0040375A"/>
    <w:rsid w:val="00410126"/>
    <w:rsid w:val="00412DAA"/>
    <w:rsid w:val="0041402C"/>
    <w:rsid w:val="004156B8"/>
    <w:rsid w:val="00416A75"/>
    <w:rsid w:val="00416FF7"/>
    <w:rsid w:val="00420AB7"/>
    <w:rsid w:val="00422966"/>
    <w:rsid w:val="00422D15"/>
    <w:rsid w:val="004232F2"/>
    <w:rsid w:val="004247E6"/>
    <w:rsid w:val="00434DB0"/>
    <w:rsid w:val="00437BFA"/>
    <w:rsid w:val="00445839"/>
    <w:rsid w:val="0044605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F80"/>
    <w:rsid w:val="006E0B8F"/>
    <w:rsid w:val="006E1476"/>
    <w:rsid w:val="006E2A89"/>
    <w:rsid w:val="006E33D7"/>
    <w:rsid w:val="006E3F47"/>
    <w:rsid w:val="006E4C92"/>
    <w:rsid w:val="006F0C54"/>
    <w:rsid w:val="006F165C"/>
    <w:rsid w:val="0070107A"/>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ABC"/>
    <w:rsid w:val="00744DE8"/>
    <w:rsid w:val="00744ED8"/>
    <w:rsid w:val="00745462"/>
    <w:rsid w:val="00745A4B"/>
    <w:rsid w:val="00745CF4"/>
    <w:rsid w:val="00746970"/>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5BF5"/>
    <w:rsid w:val="008766C4"/>
    <w:rsid w:val="00876A0D"/>
    <w:rsid w:val="008808A0"/>
    <w:rsid w:val="008866D6"/>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50417"/>
    <w:rsid w:val="00953A4B"/>
    <w:rsid w:val="0095661B"/>
    <w:rsid w:val="00957ECA"/>
    <w:rsid w:val="009613A1"/>
    <w:rsid w:val="00964A00"/>
    <w:rsid w:val="00966C83"/>
    <w:rsid w:val="00971E2B"/>
    <w:rsid w:val="00973152"/>
    <w:rsid w:val="0097445C"/>
    <w:rsid w:val="00981003"/>
    <w:rsid w:val="0098115B"/>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E8"/>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53"/>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650F"/>
    <w:rsid w:val="00BE1D6E"/>
    <w:rsid w:val="00BE540D"/>
    <w:rsid w:val="00BF44C0"/>
    <w:rsid w:val="00BF5A51"/>
    <w:rsid w:val="00C01692"/>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2E66"/>
    <w:rsid w:val="00D04231"/>
    <w:rsid w:val="00D04AE0"/>
    <w:rsid w:val="00D05FF5"/>
    <w:rsid w:val="00D062A1"/>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7B30"/>
    <w:rsid w:val="00D603B5"/>
    <w:rsid w:val="00D64D2E"/>
    <w:rsid w:val="00D703F0"/>
    <w:rsid w:val="00D726B4"/>
    <w:rsid w:val="00D75726"/>
    <w:rsid w:val="00D75BFB"/>
    <w:rsid w:val="00D76BEF"/>
    <w:rsid w:val="00D80C00"/>
    <w:rsid w:val="00D81CC8"/>
    <w:rsid w:val="00D83C24"/>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62FB"/>
    <w:rsid w:val="00E0187D"/>
    <w:rsid w:val="00E01E45"/>
    <w:rsid w:val="00E02E3B"/>
    <w:rsid w:val="00E064C6"/>
    <w:rsid w:val="00E06E8B"/>
    <w:rsid w:val="00E07177"/>
    <w:rsid w:val="00E104EC"/>
    <w:rsid w:val="00E1448D"/>
    <w:rsid w:val="00E17218"/>
    <w:rsid w:val="00E17E1B"/>
    <w:rsid w:val="00E21281"/>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7108"/>
    <w:rsid w:val="00F31EA7"/>
    <w:rsid w:val="00F41BD5"/>
    <w:rsid w:val="00F41FD7"/>
    <w:rsid w:val="00F4529E"/>
    <w:rsid w:val="00F46E35"/>
    <w:rsid w:val="00F47817"/>
    <w:rsid w:val="00F47CFD"/>
    <w:rsid w:val="00F507F0"/>
    <w:rsid w:val="00F50EA5"/>
    <w:rsid w:val="00F55F22"/>
    <w:rsid w:val="00F5691C"/>
    <w:rsid w:val="00F56B85"/>
    <w:rsid w:val="00F57643"/>
    <w:rsid w:val="00F57BD5"/>
    <w:rsid w:val="00F609C2"/>
    <w:rsid w:val="00F62B2A"/>
    <w:rsid w:val="00F63184"/>
    <w:rsid w:val="00F6564D"/>
    <w:rsid w:val="00F669F3"/>
    <w:rsid w:val="00F7032B"/>
    <w:rsid w:val="00F716C0"/>
    <w:rsid w:val="00F750A5"/>
    <w:rsid w:val="00F76C45"/>
    <w:rsid w:val="00F8557A"/>
    <w:rsid w:val="00F92269"/>
    <w:rsid w:val="00F92E42"/>
    <w:rsid w:val="00F9739A"/>
    <w:rsid w:val="00F978CD"/>
    <w:rsid w:val="00FB09FF"/>
    <w:rsid w:val="00FB1075"/>
    <w:rsid w:val="00FC43D6"/>
    <w:rsid w:val="00FD42FC"/>
    <w:rsid w:val="00FD7603"/>
    <w:rsid w:val="00FE1A63"/>
    <w:rsid w:val="00FE2051"/>
    <w:rsid w:val="00FE242A"/>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diagramColors" Target="diagrams/colors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diagramLayout" Target="diagrams/layout1.xml"/><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3331B-FF68-4B57-B966-678F157B6096}" type="doc">
      <dgm:prSet loTypeId="urn:microsoft.com/office/officeart/2005/8/layout/orgChart1" loCatId="hierarchy" qsTypeId="urn:microsoft.com/office/officeart/2005/8/quickstyle/simple1" qsCatId="simple" csTypeId="urn:microsoft.com/office/officeart/2005/8/colors/accent1_2" csCatId="accent1"/>
      <dgm:spPr/>
    </dgm:pt>
    <dgm:pt modelId="{3920DF56-4EEA-4AF9-A617-2C24EE2C15F0}">
      <dgm:prSet/>
      <dgm:spPr/>
      <dgm:t>
        <a:bodyPr/>
        <a:lstStyle/>
        <a:p>
          <a:pPr marR="0" algn="ctr" rtl="0"/>
          <a:r>
            <a:rPr lang="en-GB" b="1" i="0" u="none" strike="noStrike" baseline="0">
              <a:latin typeface="Calibri" panose="020F0502020204030204" pitchFamily="34" charset="0"/>
            </a:rPr>
            <a:t>Sponsor projektu</a:t>
          </a:r>
        </a:p>
        <a:p>
          <a:pPr marR="0" algn="l" rtl="0"/>
          <a:endParaRPr lang="en-GB" b="1" i="0" u="none" strike="noStrike" baseline="0">
            <a:latin typeface="Times New Roman" panose="02020603050405020304" pitchFamily="18" charset="0"/>
          </a:endParaRPr>
        </a:p>
        <a:p>
          <a:pPr marR="0" algn="ctr" rtl="0"/>
          <a:r>
            <a:rPr lang="en-GB" b="1" i="0" u="none" strike="noStrike" baseline="0">
              <a:latin typeface="Calibri" panose="020F0502020204030204" pitchFamily="34" charset="0"/>
            </a:rPr>
            <a:t>Komitet Sterujący</a:t>
          </a:r>
        </a:p>
      </dgm:t>
    </dgm:pt>
    <dgm:pt modelId="{04436E2F-A574-429D-85A1-E7F35EBD2800}" type="parTrans" cxnId="{CF9CD90F-7134-42D6-A3BC-ABFBF3858B31}">
      <dgm:prSet/>
      <dgm:spPr/>
    </dgm:pt>
    <dgm:pt modelId="{2D5E92DE-F18C-4549-854C-546C012E61F3}" type="sibTrans" cxnId="{CF9CD90F-7134-42D6-A3BC-ABFBF3858B31}">
      <dgm:prSet/>
      <dgm:spPr/>
    </dgm:pt>
    <dgm:pt modelId="{DA433401-FBA0-482E-88D7-0E6134FFE2CB}" type="asst">
      <dgm:prSet/>
      <dgm:spPr/>
      <dgm:t>
        <a:bodyPr/>
        <a:lstStyle/>
        <a:p>
          <a:pPr marR="0" algn="ctr" rtl="0"/>
          <a:r>
            <a:rPr lang="en-GB" b="1" i="0" u="none" strike="noStrike" baseline="0">
              <a:latin typeface="Calibri" panose="020F0502020204030204" pitchFamily="34" charset="0"/>
            </a:rPr>
            <a:t>Kierownik projektu</a:t>
          </a:r>
          <a:endParaRPr lang="en-GB"/>
        </a:p>
      </dgm:t>
    </dgm:pt>
    <dgm:pt modelId="{A87FAD1C-9CB2-4AAF-825E-4F8178CD6A02}" type="parTrans" cxnId="{7360835F-E5E0-40A4-B2B4-A6FAF088FEE4}">
      <dgm:prSet/>
      <dgm:spPr/>
    </dgm:pt>
    <dgm:pt modelId="{9B503339-A4BC-432B-B33E-0702A4BDCE78}" type="sibTrans" cxnId="{7360835F-E5E0-40A4-B2B4-A6FAF088FEE4}">
      <dgm:prSet/>
      <dgm:spPr/>
    </dgm:pt>
    <dgm:pt modelId="{854827AD-9378-4885-B3F9-29B40FA1EB72}" type="asst">
      <dgm:prSet/>
      <dgm:spPr/>
      <dgm:t>
        <a:bodyPr/>
        <a:lstStyle/>
        <a:p>
          <a:pPr marR="0" algn="ctr" rtl="0"/>
          <a:r>
            <a:rPr lang="en-GB" b="1" i="0" u="none" strike="noStrike" baseline="0">
              <a:latin typeface="Calibri" panose="020F0502020204030204" pitchFamily="34" charset="0"/>
            </a:rPr>
            <a:t>Międzynarodowy dział IT</a:t>
          </a:r>
          <a:endParaRPr lang="en-GB"/>
        </a:p>
      </dgm:t>
    </dgm:pt>
    <dgm:pt modelId="{9460077F-9058-4C98-BAB6-4F8793522574}" type="parTrans" cxnId="{AC4C025D-79BA-4F9F-BE52-355C9644EAFD}">
      <dgm:prSet/>
      <dgm:spPr/>
    </dgm:pt>
    <dgm:pt modelId="{2D136BD5-F7B8-4A1D-98C4-2089CE497784}" type="sibTrans" cxnId="{AC4C025D-79BA-4F9F-BE52-355C9644EAFD}">
      <dgm:prSet/>
      <dgm:spPr/>
    </dgm:pt>
    <dgm:pt modelId="{2D21E75E-AC6A-4839-8801-01D8446B1F50}">
      <dgm:prSet/>
      <dgm:spPr/>
      <dgm:t>
        <a:bodyPr/>
        <a:lstStyle/>
        <a:p>
          <a:pPr marR="0" algn="just" rtl="0"/>
          <a:r>
            <a:rPr lang="pl-PL" b="1" i="0" u="none" strike="noStrike" baseline="0">
              <a:latin typeface="Times New Roman" panose="02020603050405020304" pitchFamily="18" charset="0"/>
            </a:rPr>
            <a:t>Finanse</a:t>
          </a:r>
        </a:p>
      </dgm:t>
    </dgm:pt>
    <dgm:pt modelId="{A13CF6AF-5225-40B8-8780-2F46A7333EF2}" type="parTrans" cxnId="{AC7A3E6E-DD5D-4893-AB6B-DCBFF236EAAC}">
      <dgm:prSet/>
      <dgm:spPr/>
    </dgm:pt>
    <dgm:pt modelId="{BF751470-F70E-422A-AF77-21D646AF3670}" type="sibTrans" cxnId="{AC7A3E6E-DD5D-4893-AB6B-DCBFF236EAAC}">
      <dgm:prSet/>
      <dgm:spPr/>
    </dgm:pt>
    <dgm:pt modelId="{33C3CD88-7092-4117-8158-B743C940C07D}">
      <dgm:prSet/>
      <dgm:spPr/>
      <dgm:t>
        <a:bodyPr/>
        <a:lstStyle/>
        <a:p>
          <a:pPr marR="0" algn="ctr" rtl="0"/>
          <a:r>
            <a:rPr lang="en-GB" b="1" i="0" u="none" strike="noStrike" baseline="0">
              <a:latin typeface="Calibri" panose="020F0502020204030204" pitchFamily="34" charset="0"/>
            </a:rPr>
            <a:t>Logistyka</a:t>
          </a:r>
          <a:endParaRPr lang="en-GB"/>
        </a:p>
      </dgm:t>
    </dgm:pt>
    <dgm:pt modelId="{3E6AB972-CEB2-4A5B-96C9-B1CEF2527DD9}" type="parTrans" cxnId="{F03C108A-9D0B-4544-BADD-007CFFACED51}">
      <dgm:prSet/>
      <dgm:spPr/>
    </dgm:pt>
    <dgm:pt modelId="{5CEBA4AB-CADB-4C3B-A407-6500F06E93DA}" type="sibTrans" cxnId="{F03C108A-9D0B-4544-BADD-007CFFACED51}">
      <dgm:prSet/>
      <dgm:spPr/>
    </dgm:pt>
    <dgm:pt modelId="{E46F2BCC-64E1-47DB-B19E-F8B4D9F540F9}">
      <dgm:prSet/>
      <dgm:spPr/>
      <dgm:t>
        <a:bodyPr/>
        <a:lstStyle/>
        <a:p>
          <a:pPr marR="0" algn="just" rtl="0"/>
          <a:r>
            <a:rPr lang="pl-PL" b="1" i="0" u="none" strike="noStrike" baseline="0">
              <a:latin typeface="Times New Roman" panose="02020603050405020304" pitchFamily="18" charset="0"/>
            </a:rPr>
            <a:t>Zarządzanie projektami</a:t>
          </a:r>
        </a:p>
      </dgm:t>
    </dgm:pt>
    <dgm:pt modelId="{F0A9C18F-2361-4E0E-A84C-4C3578DE978E}" type="parTrans" cxnId="{1DD628F9-A697-428F-8D3C-D55A395BF65A}">
      <dgm:prSet/>
      <dgm:spPr/>
    </dgm:pt>
    <dgm:pt modelId="{25F7BB58-B3FF-4349-92F6-BC12DDF57EEA}" type="sibTrans" cxnId="{1DD628F9-A697-428F-8D3C-D55A395BF65A}">
      <dgm:prSet/>
      <dgm:spPr/>
    </dgm:pt>
    <dgm:pt modelId="{B08D03AE-4D71-4CBB-9A3B-F8345F431DCD}">
      <dgm:prSet/>
      <dgm:spPr/>
      <dgm:t>
        <a:bodyPr/>
        <a:lstStyle/>
        <a:p>
          <a:pPr marR="0" algn="just" rtl="0"/>
          <a:r>
            <a:rPr lang="pl-PL" b="1" i="0" u="none" strike="noStrike" baseline="0">
              <a:latin typeface="Times New Roman" panose="02020603050405020304" pitchFamily="18" charset="0"/>
            </a:rPr>
            <a:t>Zakupy</a:t>
          </a:r>
        </a:p>
      </dgm:t>
    </dgm:pt>
    <dgm:pt modelId="{1EC79FB1-94EF-4847-AE42-FCC60114B01B}" type="parTrans" cxnId="{FA247DBB-6611-4656-8CBF-64209EDD9587}">
      <dgm:prSet/>
      <dgm:spPr/>
    </dgm:pt>
    <dgm:pt modelId="{E874EDB5-189B-4704-A856-529EA809ED98}" type="sibTrans" cxnId="{FA247DBB-6611-4656-8CBF-64209EDD9587}">
      <dgm:prSet/>
      <dgm:spPr/>
    </dgm:pt>
    <dgm:pt modelId="{D807D442-4063-4B67-B637-FED90EF62362}">
      <dgm:prSet/>
      <dgm:spPr/>
      <dgm:t>
        <a:bodyPr/>
        <a:lstStyle/>
        <a:p>
          <a:pPr marR="0" algn="just" rtl="0"/>
          <a:r>
            <a:rPr lang="pl-PL" b="1" i="0" u="none" strike="noStrike" baseline="0">
              <a:latin typeface="Times New Roman" panose="02020603050405020304" pitchFamily="18" charset="0"/>
            </a:rPr>
            <a:t>CRM</a:t>
          </a:r>
        </a:p>
      </dgm:t>
    </dgm:pt>
    <dgm:pt modelId="{9C0DC469-22D7-4F2D-ABA3-4BE4EB1D3A8A}" type="parTrans" cxnId="{004CC009-EF76-43E5-AE94-A887F7DE3A8F}">
      <dgm:prSet/>
      <dgm:spPr/>
    </dgm:pt>
    <dgm:pt modelId="{AB4FF827-F2CD-4B3F-BC3B-54F26E00D4E5}" type="sibTrans" cxnId="{004CC009-EF76-43E5-AE94-A887F7DE3A8F}">
      <dgm:prSet/>
      <dgm:spPr/>
    </dgm:pt>
    <dgm:pt modelId="{231D904B-0092-4491-99FC-C0B8C9447245}">
      <dgm:prSet/>
      <dgm:spPr/>
      <dgm:t>
        <a:bodyPr/>
        <a:lstStyle/>
        <a:p>
          <a:pPr marR="0" algn="just" rtl="0"/>
          <a:r>
            <a:rPr lang="pl-PL" b="1" i="0" u="none" strike="noStrike" baseline="0">
              <a:latin typeface="Times New Roman" panose="02020603050405020304" pitchFamily="18" charset="0"/>
            </a:rPr>
            <a:t>Raportowanie</a:t>
          </a:r>
        </a:p>
      </dgm:t>
    </dgm:pt>
    <dgm:pt modelId="{F839072C-0F25-4C85-A9F0-612AA24DFD2B}" type="parTrans" cxnId="{BB2DF035-FD06-43E7-83A6-E2BB124F81CE}">
      <dgm:prSet/>
      <dgm:spPr/>
    </dgm:pt>
    <dgm:pt modelId="{BD189F26-13FE-45CC-A91B-F98DAFE54B44}" type="sibTrans" cxnId="{BB2DF035-FD06-43E7-83A6-E2BB124F81CE}">
      <dgm:prSet/>
      <dgm:spPr/>
    </dgm:pt>
    <dgm:pt modelId="{691241F0-72A2-4234-A28F-19590AD9DF2B}">
      <dgm:prSet/>
      <dgm:spPr/>
      <dgm:t>
        <a:bodyPr/>
        <a:lstStyle/>
        <a:p>
          <a:pPr marR="0" algn="just" rtl="0"/>
          <a:r>
            <a:rPr lang="pl-PL" b="1" i="0" u="none" strike="noStrike" baseline="0">
              <a:latin typeface="Times New Roman" panose="02020603050405020304" pitchFamily="18" charset="0"/>
            </a:rPr>
            <a:t>HR/Płace</a:t>
          </a:r>
        </a:p>
      </dgm:t>
    </dgm:pt>
    <dgm:pt modelId="{0C80BFC8-23AA-4011-833B-AFA475B5FF5A}" type="parTrans" cxnId="{D89DE1BC-5D87-4369-BF50-8EE96B4A2C0B}">
      <dgm:prSet/>
      <dgm:spPr/>
    </dgm:pt>
    <dgm:pt modelId="{88C95CCA-4568-4FD2-A1C1-87EE780C6B07}" type="sibTrans" cxnId="{D89DE1BC-5D87-4369-BF50-8EE96B4A2C0B}">
      <dgm:prSet/>
      <dgm:spPr/>
    </dgm:pt>
    <dgm:pt modelId="{38B45B17-923D-4948-9EC7-D8D648730469}">
      <dgm:prSet/>
      <dgm:spPr/>
      <dgm:t>
        <a:bodyPr/>
        <a:lstStyle/>
        <a:p>
          <a:pPr marR="0" algn="just" rtl="0"/>
          <a:r>
            <a:rPr lang="pl-PL" b="1" i="0" u="none" strike="noStrike" baseline="0">
              <a:latin typeface="Times New Roman" panose="02020603050405020304" pitchFamily="18" charset="0"/>
            </a:rPr>
            <a:t>Migracja danych</a:t>
          </a:r>
        </a:p>
      </dgm:t>
    </dgm:pt>
    <dgm:pt modelId="{F3D77A58-C1FD-4014-9842-366E2AF790E3}" type="parTrans" cxnId="{A102373D-76ED-4817-83BE-EB4479267FC8}">
      <dgm:prSet/>
      <dgm:spPr/>
    </dgm:pt>
    <dgm:pt modelId="{E2082C99-9763-4C1F-82D9-2FD364F11336}" type="sibTrans" cxnId="{A102373D-76ED-4817-83BE-EB4479267FC8}">
      <dgm:prSet/>
      <dgm:spPr/>
    </dgm:pt>
    <dgm:pt modelId="{7F07BA28-C911-4826-B406-F7CB346FA6EC}" type="pres">
      <dgm:prSet presAssocID="{A733331B-FF68-4B57-B966-678F157B6096}" presName="hierChild1" presStyleCnt="0">
        <dgm:presLayoutVars>
          <dgm:orgChart val="1"/>
          <dgm:chPref val="1"/>
          <dgm:dir/>
          <dgm:animOne val="branch"/>
          <dgm:animLvl val="lvl"/>
          <dgm:resizeHandles/>
        </dgm:presLayoutVars>
      </dgm:prSet>
      <dgm:spPr/>
    </dgm:pt>
    <dgm:pt modelId="{0C24FFCE-962B-4727-B68C-B002CB165450}" type="pres">
      <dgm:prSet presAssocID="{3920DF56-4EEA-4AF9-A617-2C24EE2C15F0}" presName="hierRoot1" presStyleCnt="0">
        <dgm:presLayoutVars>
          <dgm:hierBranch/>
        </dgm:presLayoutVars>
      </dgm:prSet>
      <dgm:spPr/>
    </dgm:pt>
    <dgm:pt modelId="{D28D1122-1236-456A-8E97-65C87D260F8D}" type="pres">
      <dgm:prSet presAssocID="{3920DF56-4EEA-4AF9-A617-2C24EE2C15F0}" presName="rootComposite1" presStyleCnt="0"/>
      <dgm:spPr/>
    </dgm:pt>
    <dgm:pt modelId="{820624BE-EB40-49AE-B035-E3C9D6CADA49}" type="pres">
      <dgm:prSet presAssocID="{3920DF56-4EEA-4AF9-A617-2C24EE2C15F0}" presName="rootText1" presStyleLbl="node0" presStyleIdx="0" presStyleCnt="1">
        <dgm:presLayoutVars>
          <dgm:chPref val="3"/>
        </dgm:presLayoutVars>
      </dgm:prSet>
      <dgm:spPr/>
    </dgm:pt>
    <dgm:pt modelId="{D481D45C-31A5-441C-8345-738A1D96E6AF}" type="pres">
      <dgm:prSet presAssocID="{3920DF56-4EEA-4AF9-A617-2C24EE2C15F0}" presName="rootConnector1" presStyleLbl="node1" presStyleIdx="0" presStyleCnt="0"/>
      <dgm:spPr/>
    </dgm:pt>
    <dgm:pt modelId="{C9F5C251-0422-4D9D-A3FD-D0FD12962646}" type="pres">
      <dgm:prSet presAssocID="{3920DF56-4EEA-4AF9-A617-2C24EE2C15F0}" presName="hierChild2" presStyleCnt="0"/>
      <dgm:spPr/>
    </dgm:pt>
    <dgm:pt modelId="{85D4EEED-5C80-440C-837E-5594B66C213F}" type="pres">
      <dgm:prSet presAssocID="{A13CF6AF-5225-40B8-8780-2F46A7333EF2}" presName="Name35" presStyleLbl="parChTrans1D2" presStyleIdx="0" presStyleCnt="10"/>
      <dgm:spPr/>
    </dgm:pt>
    <dgm:pt modelId="{9D32BF97-F862-4D79-A37B-64427C413109}" type="pres">
      <dgm:prSet presAssocID="{2D21E75E-AC6A-4839-8801-01D8446B1F50}" presName="hierRoot2" presStyleCnt="0">
        <dgm:presLayoutVars>
          <dgm:hierBranch/>
        </dgm:presLayoutVars>
      </dgm:prSet>
      <dgm:spPr/>
    </dgm:pt>
    <dgm:pt modelId="{E37413B6-DD01-4750-9D04-E4A681C75404}" type="pres">
      <dgm:prSet presAssocID="{2D21E75E-AC6A-4839-8801-01D8446B1F50}" presName="rootComposite" presStyleCnt="0"/>
      <dgm:spPr/>
    </dgm:pt>
    <dgm:pt modelId="{0216FA5C-1F7A-413E-AB9B-896E4F28BD16}" type="pres">
      <dgm:prSet presAssocID="{2D21E75E-AC6A-4839-8801-01D8446B1F50}" presName="rootText" presStyleLbl="node2" presStyleIdx="0" presStyleCnt="8">
        <dgm:presLayoutVars>
          <dgm:chPref val="3"/>
        </dgm:presLayoutVars>
      </dgm:prSet>
      <dgm:spPr/>
    </dgm:pt>
    <dgm:pt modelId="{44D3BB04-4B43-4A9D-96FE-3D29287C3616}" type="pres">
      <dgm:prSet presAssocID="{2D21E75E-AC6A-4839-8801-01D8446B1F50}" presName="rootConnector" presStyleLbl="node2" presStyleIdx="0" presStyleCnt="8"/>
      <dgm:spPr/>
    </dgm:pt>
    <dgm:pt modelId="{BFE75DFF-3982-4CE1-BB16-714BD0467D80}" type="pres">
      <dgm:prSet presAssocID="{2D21E75E-AC6A-4839-8801-01D8446B1F50}" presName="hierChild4" presStyleCnt="0"/>
      <dgm:spPr/>
    </dgm:pt>
    <dgm:pt modelId="{22FCCB7F-D118-4DEC-BD09-39B83392DFCF}" type="pres">
      <dgm:prSet presAssocID="{2D21E75E-AC6A-4839-8801-01D8446B1F50}" presName="hierChild5" presStyleCnt="0"/>
      <dgm:spPr/>
    </dgm:pt>
    <dgm:pt modelId="{C5A296CA-E29F-4BCE-B6AB-F3E90AFE3896}" type="pres">
      <dgm:prSet presAssocID="{3E6AB972-CEB2-4A5B-96C9-B1CEF2527DD9}" presName="Name35" presStyleLbl="parChTrans1D2" presStyleIdx="1" presStyleCnt="10"/>
      <dgm:spPr/>
    </dgm:pt>
    <dgm:pt modelId="{D7DA710B-3995-41A6-B2AC-825BCFFB8811}" type="pres">
      <dgm:prSet presAssocID="{33C3CD88-7092-4117-8158-B743C940C07D}" presName="hierRoot2" presStyleCnt="0">
        <dgm:presLayoutVars>
          <dgm:hierBranch/>
        </dgm:presLayoutVars>
      </dgm:prSet>
      <dgm:spPr/>
    </dgm:pt>
    <dgm:pt modelId="{5206C92F-F582-40FC-9543-0ACB543CBDE9}" type="pres">
      <dgm:prSet presAssocID="{33C3CD88-7092-4117-8158-B743C940C07D}" presName="rootComposite" presStyleCnt="0"/>
      <dgm:spPr/>
    </dgm:pt>
    <dgm:pt modelId="{5C1A7266-5A0F-4124-A9B1-A5A64308305C}" type="pres">
      <dgm:prSet presAssocID="{33C3CD88-7092-4117-8158-B743C940C07D}" presName="rootText" presStyleLbl="node2" presStyleIdx="1" presStyleCnt="8">
        <dgm:presLayoutVars>
          <dgm:chPref val="3"/>
        </dgm:presLayoutVars>
      </dgm:prSet>
      <dgm:spPr/>
    </dgm:pt>
    <dgm:pt modelId="{C9E8E6BB-83F9-400F-83AE-DF7083594996}" type="pres">
      <dgm:prSet presAssocID="{33C3CD88-7092-4117-8158-B743C940C07D}" presName="rootConnector" presStyleLbl="node2" presStyleIdx="1" presStyleCnt="8"/>
      <dgm:spPr/>
    </dgm:pt>
    <dgm:pt modelId="{2ACE2479-C124-41B7-9D1B-044F93384CC2}" type="pres">
      <dgm:prSet presAssocID="{33C3CD88-7092-4117-8158-B743C940C07D}" presName="hierChild4" presStyleCnt="0"/>
      <dgm:spPr/>
    </dgm:pt>
    <dgm:pt modelId="{97AE1880-7313-49EC-9578-E897F1A91AF1}" type="pres">
      <dgm:prSet presAssocID="{33C3CD88-7092-4117-8158-B743C940C07D}" presName="hierChild5" presStyleCnt="0"/>
      <dgm:spPr/>
    </dgm:pt>
    <dgm:pt modelId="{3FB9DF81-37CE-482B-8868-2E731707680F}" type="pres">
      <dgm:prSet presAssocID="{F0A9C18F-2361-4E0E-A84C-4C3578DE978E}" presName="Name35" presStyleLbl="parChTrans1D2" presStyleIdx="2" presStyleCnt="10"/>
      <dgm:spPr/>
    </dgm:pt>
    <dgm:pt modelId="{195283CF-128D-4E1B-AA1F-B0AECFE1593E}" type="pres">
      <dgm:prSet presAssocID="{E46F2BCC-64E1-47DB-B19E-F8B4D9F540F9}" presName="hierRoot2" presStyleCnt="0">
        <dgm:presLayoutVars>
          <dgm:hierBranch/>
        </dgm:presLayoutVars>
      </dgm:prSet>
      <dgm:spPr/>
    </dgm:pt>
    <dgm:pt modelId="{2B90E4D1-1338-48B6-AE43-441F41B2CCBF}" type="pres">
      <dgm:prSet presAssocID="{E46F2BCC-64E1-47DB-B19E-F8B4D9F540F9}" presName="rootComposite" presStyleCnt="0"/>
      <dgm:spPr/>
    </dgm:pt>
    <dgm:pt modelId="{FD26CC0B-8B48-4418-8B27-AE3A95EA664E}" type="pres">
      <dgm:prSet presAssocID="{E46F2BCC-64E1-47DB-B19E-F8B4D9F540F9}" presName="rootText" presStyleLbl="node2" presStyleIdx="2" presStyleCnt="8">
        <dgm:presLayoutVars>
          <dgm:chPref val="3"/>
        </dgm:presLayoutVars>
      </dgm:prSet>
      <dgm:spPr/>
    </dgm:pt>
    <dgm:pt modelId="{CDC618C2-DACA-4592-BE66-0DBEFF91888E}" type="pres">
      <dgm:prSet presAssocID="{E46F2BCC-64E1-47DB-B19E-F8B4D9F540F9}" presName="rootConnector" presStyleLbl="node2" presStyleIdx="2" presStyleCnt="8"/>
      <dgm:spPr/>
    </dgm:pt>
    <dgm:pt modelId="{115055F7-C373-4CBD-B7FE-52E8A84844D0}" type="pres">
      <dgm:prSet presAssocID="{E46F2BCC-64E1-47DB-B19E-F8B4D9F540F9}" presName="hierChild4" presStyleCnt="0"/>
      <dgm:spPr/>
    </dgm:pt>
    <dgm:pt modelId="{FEB87B5F-2942-42B2-AE33-E4177BDB52A7}" type="pres">
      <dgm:prSet presAssocID="{E46F2BCC-64E1-47DB-B19E-F8B4D9F540F9}" presName="hierChild5" presStyleCnt="0"/>
      <dgm:spPr/>
    </dgm:pt>
    <dgm:pt modelId="{4811FFB4-4018-40FD-BE30-DED19DDCB6DB}" type="pres">
      <dgm:prSet presAssocID="{1EC79FB1-94EF-4847-AE42-FCC60114B01B}" presName="Name35" presStyleLbl="parChTrans1D2" presStyleIdx="3" presStyleCnt="10"/>
      <dgm:spPr/>
    </dgm:pt>
    <dgm:pt modelId="{A897BE17-3DAE-4AA1-9D9F-8286603471E2}" type="pres">
      <dgm:prSet presAssocID="{B08D03AE-4D71-4CBB-9A3B-F8345F431DCD}" presName="hierRoot2" presStyleCnt="0">
        <dgm:presLayoutVars>
          <dgm:hierBranch/>
        </dgm:presLayoutVars>
      </dgm:prSet>
      <dgm:spPr/>
    </dgm:pt>
    <dgm:pt modelId="{41DF0100-4719-4B4F-AF8F-81C8C79E90B6}" type="pres">
      <dgm:prSet presAssocID="{B08D03AE-4D71-4CBB-9A3B-F8345F431DCD}" presName="rootComposite" presStyleCnt="0"/>
      <dgm:spPr/>
    </dgm:pt>
    <dgm:pt modelId="{7DD10900-46AA-4F3B-9086-4FC6BC347A61}" type="pres">
      <dgm:prSet presAssocID="{B08D03AE-4D71-4CBB-9A3B-F8345F431DCD}" presName="rootText" presStyleLbl="node2" presStyleIdx="3" presStyleCnt="8">
        <dgm:presLayoutVars>
          <dgm:chPref val="3"/>
        </dgm:presLayoutVars>
      </dgm:prSet>
      <dgm:spPr/>
    </dgm:pt>
    <dgm:pt modelId="{CB1A4AA0-7BBD-42D2-9A3C-66C9A901D624}" type="pres">
      <dgm:prSet presAssocID="{B08D03AE-4D71-4CBB-9A3B-F8345F431DCD}" presName="rootConnector" presStyleLbl="node2" presStyleIdx="3" presStyleCnt="8"/>
      <dgm:spPr/>
    </dgm:pt>
    <dgm:pt modelId="{DBDDF63B-51F6-4584-A509-A6DF158447FE}" type="pres">
      <dgm:prSet presAssocID="{B08D03AE-4D71-4CBB-9A3B-F8345F431DCD}" presName="hierChild4" presStyleCnt="0"/>
      <dgm:spPr/>
    </dgm:pt>
    <dgm:pt modelId="{4F85CFC7-7354-4139-8F59-CD01EC1B4DF1}" type="pres">
      <dgm:prSet presAssocID="{B08D03AE-4D71-4CBB-9A3B-F8345F431DCD}" presName="hierChild5" presStyleCnt="0"/>
      <dgm:spPr/>
    </dgm:pt>
    <dgm:pt modelId="{EC6CCC18-49B2-4B76-8E1E-CAD2787A63BE}" type="pres">
      <dgm:prSet presAssocID="{9C0DC469-22D7-4F2D-ABA3-4BE4EB1D3A8A}" presName="Name35" presStyleLbl="parChTrans1D2" presStyleIdx="4" presStyleCnt="10"/>
      <dgm:spPr/>
    </dgm:pt>
    <dgm:pt modelId="{CA3E0B2E-5210-4560-AB71-734271A46FC4}" type="pres">
      <dgm:prSet presAssocID="{D807D442-4063-4B67-B637-FED90EF62362}" presName="hierRoot2" presStyleCnt="0">
        <dgm:presLayoutVars>
          <dgm:hierBranch/>
        </dgm:presLayoutVars>
      </dgm:prSet>
      <dgm:spPr/>
    </dgm:pt>
    <dgm:pt modelId="{75D01298-0889-4B8F-AE58-D1F796B34C0D}" type="pres">
      <dgm:prSet presAssocID="{D807D442-4063-4B67-B637-FED90EF62362}" presName="rootComposite" presStyleCnt="0"/>
      <dgm:spPr/>
    </dgm:pt>
    <dgm:pt modelId="{B07081DE-8340-4972-8D93-46EFF086E62E}" type="pres">
      <dgm:prSet presAssocID="{D807D442-4063-4B67-B637-FED90EF62362}" presName="rootText" presStyleLbl="node2" presStyleIdx="4" presStyleCnt="8">
        <dgm:presLayoutVars>
          <dgm:chPref val="3"/>
        </dgm:presLayoutVars>
      </dgm:prSet>
      <dgm:spPr/>
    </dgm:pt>
    <dgm:pt modelId="{8EA92353-04D8-482E-AD6B-DA37AB6174DB}" type="pres">
      <dgm:prSet presAssocID="{D807D442-4063-4B67-B637-FED90EF62362}" presName="rootConnector" presStyleLbl="node2" presStyleIdx="4" presStyleCnt="8"/>
      <dgm:spPr/>
    </dgm:pt>
    <dgm:pt modelId="{62CA59CF-73BB-406A-9171-C50EE5822714}" type="pres">
      <dgm:prSet presAssocID="{D807D442-4063-4B67-B637-FED90EF62362}" presName="hierChild4" presStyleCnt="0"/>
      <dgm:spPr/>
    </dgm:pt>
    <dgm:pt modelId="{603DBA50-6BA2-4017-B3CD-08C12C379B55}" type="pres">
      <dgm:prSet presAssocID="{D807D442-4063-4B67-B637-FED90EF62362}" presName="hierChild5" presStyleCnt="0"/>
      <dgm:spPr/>
    </dgm:pt>
    <dgm:pt modelId="{FB0581E4-5760-43FF-9E03-E4657CCF2A20}" type="pres">
      <dgm:prSet presAssocID="{F839072C-0F25-4C85-A9F0-612AA24DFD2B}" presName="Name35" presStyleLbl="parChTrans1D2" presStyleIdx="5" presStyleCnt="10"/>
      <dgm:spPr/>
    </dgm:pt>
    <dgm:pt modelId="{418BDBD0-2690-444F-8652-F297703AE1DF}" type="pres">
      <dgm:prSet presAssocID="{231D904B-0092-4491-99FC-C0B8C9447245}" presName="hierRoot2" presStyleCnt="0">
        <dgm:presLayoutVars>
          <dgm:hierBranch/>
        </dgm:presLayoutVars>
      </dgm:prSet>
      <dgm:spPr/>
    </dgm:pt>
    <dgm:pt modelId="{CABE9D37-EA31-447D-8F0C-321F34347028}" type="pres">
      <dgm:prSet presAssocID="{231D904B-0092-4491-99FC-C0B8C9447245}" presName="rootComposite" presStyleCnt="0"/>
      <dgm:spPr/>
    </dgm:pt>
    <dgm:pt modelId="{10538948-A236-4293-819E-FAD2DA36019B}" type="pres">
      <dgm:prSet presAssocID="{231D904B-0092-4491-99FC-C0B8C9447245}" presName="rootText" presStyleLbl="node2" presStyleIdx="5" presStyleCnt="8">
        <dgm:presLayoutVars>
          <dgm:chPref val="3"/>
        </dgm:presLayoutVars>
      </dgm:prSet>
      <dgm:spPr/>
    </dgm:pt>
    <dgm:pt modelId="{57345731-3068-490B-AC77-36729E104FA4}" type="pres">
      <dgm:prSet presAssocID="{231D904B-0092-4491-99FC-C0B8C9447245}" presName="rootConnector" presStyleLbl="node2" presStyleIdx="5" presStyleCnt="8"/>
      <dgm:spPr/>
    </dgm:pt>
    <dgm:pt modelId="{4A0AC00E-EBBF-4C92-86AB-A907F93BAEF3}" type="pres">
      <dgm:prSet presAssocID="{231D904B-0092-4491-99FC-C0B8C9447245}" presName="hierChild4" presStyleCnt="0"/>
      <dgm:spPr/>
    </dgm:pt>
    <dgm:pt modelId="{39CA17EE-8DC5-47E3-B19D-4987402604FB}" type="pres">
      <dgm:prSet presAssocID="{231D904B-0092-4491-99FC-C0B8C9447245}" presName="hierChild5" presStyleCnt="0"/>
      <dgm:spPr/>
    </dgm:pt>
    <dgm:pt modelId="{CC28F491-0AFE-4FB0-9783-F90392081FDE}" type="pres">
      <dgm:prSet presAssocID="{0C80BFC8-23AA-4011-833B-AFA475B5FF5A}" presName="Name35" presStyleLbl="parChTrans1D2" presStyleIdx="6" presStyleCnt="10"/>
      <dgm:spPr/>
    </dgm:pt>
    <dgm:pt modelId="{82032525-878A-429C-978D-34E3CBB73B62}" type="pres">
      <dgm:prSet presAssocID="{691241F0-72A2-4234-A28F-19590AD9DF2B}" presName="hierRoot2" presStyleCnt="0">
        <dgm:presLayoutVars>
          <dgm:hierBranch/>
        </dgm:presLayoutVars>
      </dgm:prSet>
      <dgm:spPr/>
    </dgm:pt>
    <dgm:pt modelId="{568C04B9-456C-4283-BD77-3C5A224C843F}" type="pres">
      <dgm:prSet presAssocID="{691241F0-72A2-4234-A28F-19590AD9DF2B}" presName="rootComposite" presStyleCnt="0"/>
      <dgm:spPr/>
    </dgm:pt>
    <dgm:pt modelId="{0CA0E228-7899-4A10-98A3-CF2031A7B420}" type="pres">
      <dgm:prSet presAssocID="{691241F0-72A2-4234-A28F-19590AD9DF2B}" presName="rootText" presStyleLbl="node2" presStyleIdx="6" presStyleCnt="8">
        <dgm:presLayoutVars>
          <dgm:chPref val="3"/>
        </dgm:presLayoutVars>
      </dgm:prSet>
      <dgm:spPr/>
    </dgm:pt>
    <dgm:pt modelId="{71614195-3ACA-41EE-B527-DCF25B3B5AB2}" type="pres">
      <dgm:prSet presAssocID="{691241F0-72A2-4234-A28F-19590AD9DF2B}" presName="rootConnector" presStyleLbl="node2" presStyleIdx="6" presStyleCnt="8"/>
      <dgm:spPr/>
    </dgm:pt>
    <dgm:pt modelId="{8FB033A0-5296-481B-BFFD-85F1A5BE8F05}" type="pres">
      <dgm:prSet presAssocID="{691241F0-72A2-4234-A28F-19590AD9DF2B}" presName="hierChild4" presStyleCnt="0"/>
      <dgm:spPr/>
    </dgm:pt>
    <dgm:pt modelId="{EE24AAA7-C124-494F-B357-7C975C36732D}" type="pres">
      <dgm:prSet presAssocID="{691241F0-72A2-4234-A28F-19590AD9DF2B}" presName="hierChild5" presStyleCnt="0"/>
      <dgm:spPr/>
    </dgm:pt>
    <dgm:pt modelId="{B9DD6CE9-B902-4CAC-8293-B09E31DAFC44}" type="pres">
      <dgm:prSet presAssocID="{F3D77A58-C1FD-4014-9842-366E2AF790E3}" presName="Name35" presStyleLbl="parChTrans1D2" presStyleIdx="7" presStyleCnt="10"/>
      <dgm:spPr/>
    </dgm:pt>
    <dgm:pt modelId="{AFDA0DF9-B30A-4171-A7BF-F85F1F398BEF}" type="pres">
      <dgm:prSet presAssocID="{38B45B17-923D-4948-9EC7-D8D648730469}" presName="hierRoot2" presStyleCnt="0">
        <dgm:presLayoutVars>
          <dgm:hierBranch/>
        </dgm:presLayoutVars>
      </dgm:prSet>
      <dgm:spPr/>
    </dgm:pt>
    <dgm:pt modelId="{B6384D34-ACB4-4141-AB62-6565A4036625}" type="pres">
      <dgm:prSet presAssocID="{38B45B17-923D-4948-9EC7-D8D648730469}" presName="rootComposite" presStyleCnt="0"/>
      <dgm:spPr/>
    </dgm:pt>
    <dgm:pt modelId="{536B3D73-A6B8-49FC-9DB7-77099E540AC1}" type="pres">
      <dgm:prSet presAssocID="{38B45B17-923D-4948-9EC7-D8D648730469}" presName="rootText" presStyleLbl="node2" presStyleIdx="7" presStyleCnt="8">
        <dgm:presLayoutVars>
          <dgm:chPref val="3"/>
        </dgm:presLayoutVars>
      </dgm:prSet>
      <dgm:spPr/>
    </dgm:pt>
    <dgm:pt modelId="{CD7E0C97-E839-444F-8580-F450A3B9B805}" type="pres">
      <dgm:prSet presAssocID="{38B45B17-923D-4948-9EC7-D8D648730469}" presName="rootConnector" presStyleLbl="node2" presStyleIdx="7" presStyleCnt="8"/>
      <dgm:spPr/>
    </dgm:pt>
    <dgm:pt modelId="{95454E55-3D06-4EA6-A81F-E56E041F3DCD}" type="pres">
      <dgm:prSet presAssocID="{38B45B17-923D-4948-9EC7-D8D648730469}" presName="hierChild4" presStyleCnt="0"/>
      <dgm:spPr/>
    </dgm:pt>
    <dgm:pt modelId="{2F615004-D800-4A51-AB81-87D28D06376A}" type="pres">
      <dgm:prSet presAssocID="{38B45B17-923D-4948-9EC7-D8D648730469}" presName="hierChild5" presStyleCnt="0"/>
      <dgm:spPr/>
    </dgm:pt>
    <dgm:pt modelId="{4CE218E2-6E38-46F4-86A1-9F64631C79C2}" type="pres">
      <dgm:prSet presAssocID="{3920DF56-4EEA-4AF9-A617-2C24EE2C15F0}" presName="hierChild3" presStyleCnt="0"/>
      <dgm:spPr/>
    </dgm:pt>
    <dgm:pt modelId="{4ED4349B-26D7-449D-90FF-A0131D4BC031}" type="pres">
      <dgm:prSet presAssocID="{A87FAD1C-9CB2-4AAF-825E-4F8178CD6A02}" presName="Name111" presStyleLbl="parChTrans1D2" presStyleIdx="8" presStyleCnt="10"/>
      <dgm:spPr/>
    </dgm:pt>
    <dgm:pt modelId="{FA153CD7-A6CE-415A-9484-D4888A955131}" type="pres">
      <dgm:prSet presAssocID="{DA433401-FBA0-482E-88D7-0E6134FFE2CB}" presName="hierRoot3" presStyleCnt="0">
        <dgm:presLayoutVars>
          <dgm:hierBranch/>
        </dgm:presLayoutVars>
      </dgm:prSet>
      <dgm:spPr/>
    </dgm:pt>
    <dgm:pt modelId="{9204AB07-F697-47C6-9B7F-9C286D451096}" type="pres">
      <dgm:prSet presAssocID="{DA433401-FBA0-482E-88D7-0E6134FFE2CB}" presName="rootComposite3" presStyleCnt="0"/>
      <dgm:spPr/>
    </dgm:pt>
    <dgm:pt modelId="{AF0F368A-CD02-4319-BC57-BAF3FA2A9183}" type="pres">
      <dgm:prSet presAssocID="{DA433401-FBA0-482E-88D7-0E6134FFE2CB}" presName="rootText3" presStyleLbl="asst1" presStyleIdx="0" presStyleCnt="2">
        <dgm:presLayoutVars>
          <dgm:chPref val="3"/>
        </dgm:presLayoutVars>
      </dgm:prSet>
      <dgm:spPr/>
    </dgm:pt>
    <dgm:pt modelId="{A74BC4F4-A7B4-48B3-976D-AAF3FCABC178}" type="pres">
      <dgm:prSet presAssocID="{DA433401-FBA0-482E-88D7-0E6134FFE2CB}" presName="rootConnector3" presStyleLbl="asst1" presStyleIdx="0" presStyleCnt="2"/>
      <dgm:spPr/>
    </dgm:pt>
    <dgm:pt modelId="{C673BD7A-C6BE-41E5-AD9B-11A6FDB4F2A5}" type="pres">
      <dgm:prSet presAssocID="{DA433401-FBA0-482E-88D7-0E6134FFE2CB}" presName="hierChild6" presStyleCnt="0"/>
      <dgm:spPr/>
    </dgm:pt>
    <dgm:pt modelId="{27DD05C5-0DB4-4C7E-8C31-EA762B527DE1}" type="pres">
      <dgm:prSet presAssocID="{DA433401-FBA0-482E-88D7-0E6134FFE2CB}" presName="hierChild7" presStyleCnt="0"/>
      <dgm:spPr/>
    </dgm:pt>
    <dgm:pt modelId="{706ED2D6-BD43-49BD-B5AB-260C535431D5}" type="pres">
      <dgm:prSet presAssocID="{9460077F-9058-4C98-BAB6-4F8793522574}" presName="Name111" presStyleLbl="parChTrans1D2" presStyleIdx="9" presStyleCnt="10"/>
      <dgm:spPr/>
    </dgm:pt>
    <dgm:pt modelId="{67D4430B-62A5-4D3B-BAE6-0EC6C2C900A6}" type="pres">
      <dgm:prSet presAssocID="{854827AD-9378-4885-B3F9-29B40FA1EB72}" presName="hierRoot3" presStyleCnt="0">
        <dgm:presLayoutVars>
          <dgm:hierBranch/>
        </dgm:presLayoutVars>
      </dgm:prSet>
      <dgm:spPr/>
    </dgm:pt>
    <dgm:pt modelId="{1D073905-767D-4C89-88FD-9051E59D0BF5}" type="pres">
      <dgm:prSet presAssocID="{854827AD-9378-4885-B3F9-29B40FA1EB72}" presName="rootComposite3" presStyleCnt="0"/>
      <dgm:spPr/>
    </dgm:pt>
    <dgm:pt modelId="{0B6300B3-CE47-4D38-9306-86CFDBDC0EC3}" type="pres">
      <dgm:prSet presAssocID="{854827AD-9378-4885-B3F9-29B40FA1EB72}" presName="rootText3" presStyleLbl="asst1" presStyleIdx="1" presStyleCnt="2">
        <dgm:presLayoutVars>
          <dgm:chPref val="3"/>
        </dgm:presLayoutVars>
      </dgm:prSet>
      <dgm:spPr/>
    </dgm:pt>
    <dgm:pt modelId="{919CE265-657F-4D0A-BD6C-E86E82DE0590}" type="pres">
      <dgm:prSet presAssocID="{854827AD-9378-4885-B3F9-29B40FA1EB72}" presName="rootConnector3" presStyleLbl="asst1" presStyleIdx="1" presStyleCnt="2"/>
      <dgm:spPr/>
    </dgm:pt>
    <dgm:pt modelId="{168E7AE2-2676-458F-865D-AA9F7E1E914E}" type="pres">
      <dgm:prSet presAssocID="{854827AD-9378-4885-B3F9-29B40FA1EB72}" presName="hierChild6" presStyleCnt="0"/>
      <dgm:spPr/>
    </dgm:pt>
    <dgm:pt modelId="{1F36E4C1-E848-4918-BB77-631F99EAF2DE}" type="pres">
      <dgm:prSet presAssocID="{854827AD-9378-4885-B3F9-29B40FA1EB72}" presName="hierChild7" presStyleCnt="0"/>
      <dgm:spPr/>
    </dgm:pt>
  </dgm:ptLst>
  <dgm:cxnLst>
    <dgm:cxn modelId="{E5517405-B549-4EFF-8C01-19252F94D757}" type="presOf" srcId="{9460077F-9058-4C98-BAB6-4F8793522574}" destId="{706ED2D6-BD43-49BD-B5AB-260C535431D5}" srcOrd="0" destOrd="0" presId="urn:microsoft.com/office/officeart/2005/8/layout/orgChart1"/>
    <dgm:cxn modelId="{004CC009-EF76-43E5-AE94-A887F7DE3A8F}" srcId="{3920DF56-4EEA-4AF9-A617-2C24EE2C15F0}" destId="{D807D442-4063-4B67-B637-FED90EF62362}" srcOrd="6" destOrd="0" parTransId="{9C0DC469-22D7-4F2D-ABA3-4BE4EB1D3A8A}" sibTransId="{AB4FF827-F2CD-4B3F-BC3B-54F26E00D4E5}"/>
    <dgm:cxn modelId="{1ED1840F-D0FF-4B72-91FD-4C3244807EE8}" type="presOf" srcId="{691241F0-72A2-4234-A28F-19590AD9DF2B}" destId="{0CA0E228-7899-4A10-98A3-CF2031A7B420}" srcOrd="0" destOrd="0" presId="urn:microsoft.com/office/officeart/2005/8/layout/orgChart1"/>
    <dgm:cxn modelId="{CF9CD90F-7134-42D6-A3BC-ABFBF3858B31}" srcId="{A733331B-FF68-4B57-B966-678F157B6096}" destId="{3920DF56-4EEA-4AF9-A617-2C24EE2C15F0}" srcOrd="0" destOrd="0" parTransId="{04436E2F-A574-429D-85A1-E7F35EBD2800}" sibTransId="{2D5E92DE-F18C-4549-854C-546C012E61F3}"/>
    <dgm:cxn modelId="{36D74320-E089-4C6A-9B16-0AA2A03FF961}" type="presOf" srcId="{3920DF56-4EEA-4AF9-A617-2C24EE2C15F0}" destId="{820624BE-EB40-49AE-B035-E3C9D6CADA49}" srcOrd="0" destOrd="0" presId="urn:microsoft.com/office/officeart/2005/8/layout/orgChart1"/>
    <dgm:cxn modelId="{B3401A26-5C3E-43B5-A918-D81B9E6D65D4}" type="presOf" srcId="{DA433401-FBA0-482E-88D7-0E6134FFE2CB}" destId="{AF0F368A-CD02-4319-BC57-BAF3FA2A9183}" srcOrd="0" destOrd="0" presId="urn:microsoft.com/office/officeart/2005/8/layout/orgChart1"/>
    <dgm:cxn modelId="{BB2DF035-FD06-43E7-83A6-E2BB124F81CE}" srcId="{3920DF56-4EEA-4AF9-A617-2C24EE2C15F0}" destId="{231D904B-0092-4491-99FC-C0B8C9447245}" srcOrd="7" destOrd="0" parTransId="{F839072C-0F25-4C85-A9F0-612AA24DFD2B}" sibTransId="{BD189F26-13FE-45CC-A91B-F98DAFE54B44}"/>
    <dgm:cxn modelId="{A102373D-76ED-4817-83BE-EB4479267FC8}" srcId="{3920DF56-4EEA-4AF9-A617-2C24EE2C15F0}" destId="{38B45B17-923D-4948-9EC7-D8D648730469}" srcOrd="9" destOrd="0" parTransId="{F3D77A58-C1FD-4014-9842-366E2AF790E3}" sibTransId="{E2082C99-9763-4C1F-82D9-2FD364F11336}"/>
    <dgm:cxn modelId="{AC4C025D-79BA-4F9F-BE52-355C9644EAFD}" srcId="{3920DF56-4EEA-4AF9-A617-2C24EE2C15F0}" destId="{854827AD-9378-4885-B3F9-29B40FA1EB72}" srcOrd="1" destOrd="0" parTransId="{9460077F-9058-4C98-BAB6-4F8793522574}" sibTransId="{2D136BD5-F7B8-4A1D-98C4-2089CE497784}"/>
    <dgm:cxn modelId="{1A1E8D5E-FF18-42ED-BDC4-D8ED07A4163F}" type="presOf" srcId="{2D21E75E-AC6A-4839-8801-01D8446B1F50}" destId="{0216FA5C-1F7A-413E-AB9B-896E4F28BD16}" srcOrd="0" destOrd="0" presId="urn:microsoft.com/office/officeart/2005/8/layout/orgChart1"/>
    <dgm:cxn modelId="{7360835F-E5E0-40A4-B2B4-A6FAF088FEE4}" srcId="{3920DF56-4EEA-4AF9-A617-2C24EE2C15F0}" destId="{DA433401-FBA0-482E-88D7-0E6134FFE2CB}" srcOrd="0" destOrd="0" parTransId="{A87FAD1C-9CB2-4AAF-825E-4F8178CD6A02}" sibTransId="{9B503339-A4BC-432B-B33E-0702A4BDCE78}"/>
    <dgm:cxn modelId="{52E01D60-FAE3-4C4E-AD72-229666AFFA37}" type="presOf" srcId="{B08D03AE-4D71-4CBB-9A3B-F8345F431DCD}" destId="{CB1A4AA0-7BBD-42D2-9A3C-66C9A901D624}" srcOrd="1" destOrd="0" presId="urn:microsoft.com/office/officeart/2005/8/layout/orgChart1"/>
    <dgm:cxn modelId="{57B5DE67-37AB-4918-8B75-8867E47D4D55}" type="presOf" srcId="{A733331B-FF68-4B57-B966-678F157B6096}" destId="{7F07BA28-C911-4826-B406-F7CB346FA6EC}" srcOrd="0" destOrd="0" presId="urn:microsoft.com/office/officeart/2005/8/layout/orgChart1"/>
    <dgm:cxn modelId="{C5617E68-3B6D-4C2D-BE6E-F078BA5B5FDD}" type="presOf" srcId="{D807D442-4063-4B67-B637-FED90EF62362}" destId="{8EA92353-04D8-482E-AD6B-DA37AB6174DB}" srcOrd="1" destOrd="0" presId="urn:microsoft.com/office/officeart/2005/8/layout/orgChart1"/>
    <dgm:cxn modelId="{F309904D-51A8-44A3-B204-E7B22004FA82}" type="presOf" srcId="{A13CF6AF-5225-40B8-8780-2F46A7333EF2}" destId="{85D4EEED-5C80-440C-837E-5594B66C213F}" srcOrd="0" destOrd="0" presId="urn:microsoft.com/office/officeart/2005/8/layout/orgChart1"/>
    <dgm:cxn modelId="{AC7A3E6E-DD5D-4893-AB6B-DCBFF236EAAC}" srcId="{3920DF56-4EEA-4AF9-A617-2C24EE2C15F0}" destId="{2D21E75E-AC6A-4839-8801-01D8446B1F50}" srcOrd="2" destOrd="0" parTransId="{A13CF6AF-5225-40B8-8780-2F46A7333EF2}" sibTransId="{BF751470-F70E-422A-AF77-21D646AF3670}"/>
    <dgm:cxn modelId="{B4FE3C4F-D4DA-47E5-B892-F849D0A99CE2}" type="presOf" srcId="{F0A9C18F-2361-4E0E-A84C-4C3578DE978E}" destId="{3FB9DF81-37CE-482B-8868-2E731707680F}" srcOrd="0" destOrd="0" presId="urn:microsoft.com/office/officeart/2005/8/layout/orgChart1"/>
    <dgm:cxn modelId="{A23ABC50-6D0F-4F31-9756-7B6F1A76BCFB}" type="presOf" srcId="{231D904B-0092-4491-99FC-C0B8C9447245}" destId="{57345731-3068-490B-AC77-36729E104FA4}" srcOrd="1" destOrd="0" presId="urn:microsoft.com/office/officeart/2005/8/layout/orgChart1"/>
    <dgm:cxn modelId="{C3864852-DEB0-4F55-82F5-7C6EEE0D8063}" type="presOf" srcId="{E46F2BCC-64E1-47DB-B19E-F8B4D9F540F9}" destId="{FD26CC0B-8B48-4418-8B27-AE3A95EA664E}" srcOrd="0" destOrd="0" presId="urn:microsoft.com/office/officeart/2005/8/layout/orgChart1"/>
    <dgm:cxn modelId="{35125874-F948-4938-B429-95132A48C491}" type="presOf" srcId="{A87FAD1C-9CB2-4AAF-825E-4F8178CD6A02}" destId="{4ED4349B-26D7-449D-90FF-A0131D4BC031}" srcOrd="0" destOrd="0" presId="urn:microsoft.com/office/officeart/2005/8/layout/orgChart1"/>
    <dgm:cxn modelId="{C361005A-A42D-4D26-AE77-FC0437597BCD}" type="presOf" srcId="{E46F2BCC-64E1-47DB-B19E-F8B4D9F540F9}" destId="{CDC618C2-DACA-4592-BE66-0DBEFF91888E}" srcOrd="1" destOrd="0" presId="urn:microsoft.com/office/officeart/2005/8/layout/orgChart1"/>
    <dgm:cxn modelId="{DC559D7B-C7F6-4149-BD7D-6DF1CEE5D8C2}" type="presOf" srcId="{854827AD-9378-4885-B3F9-29B40FA1EB72}" destId="{0B6300B3-CE47-4D38-9306-86CFDBDC0EC3}" srcOrd="0" destOrd="0" presId="urn:microsoft.com/office/officeart/2005/8/layout/orgChart1"/>
    <dgm:cxn modelId="{F03C108A-9D0B-4544-BADD-007CFFACED51}" srcId="{3920DF56-4EEA-4AF9-A617-2C24EE2C15F0}" destId="{33C3CD88-7092-4117-8158-B743C940C07D}" srcOrd="3" destOrd="0" parTransId="{3E6AB972-CEB2-4A5B-96C9-B1CEF2527DD9}" sibTransId="{5CEBA4AB-CADB-4C3B-A407-6500F06E93DA}"/>
    <dgm:cxn modelId="{FE46748A-ECBB-4F86-AA9E-E5A103F626AA}" type="presOf" srcId="{231D904B-0092-4491-99FC-C0B8C9447245}" destId="{10538948-A236-4293-819E-FAD2DA36019B}" srcOrd="0" destOrd="0" presId="urn:microsoft.com/office/officeart/2005/8/layout/orgChart1"/>
    <dgm:cxn modelId="{98B4C48A-CA44-45F2-9D8B-087241683529}" type="presOf" srcId="{F3D77A58-C1FD-4014-9842-366E2AF790E3}" destId="{B9DD6CE9-B902-4CAC-8293-B09E31DAFC44}" srcOrd="0" destOrd="0" presId="urn:microsoft.com/office/officeart/2005/8/layout/orgChart1"/>
    <dgm:cxn modelId="{A9BFBC8D-D78E-4259-AB2E-2351904CC458}" type="presOf" srcId="{1EC79FB1-94EF-4847-AE42-FCC60114B01B}" destId="{4811FFB4-4018-40FD-BE30-DED19DDCB6DB}" srcOrd="0" destOrd="0" presId="urn:microsoft.com/office/officeart/2005/8/layout/orgChart1"/>
    <dgm:cxn modelId="{ED461293-3386-4CE4-8378-A312400782C8}" type="presOf" srcId="{854827AD-9378-4885-B3F9-29B40FA1EB72}" destId="{919CE265-657F-4D0A-BD6C-E86E82DE0590}" srcOrd="1" destOrd="0" presId="urn:microsoft.com/office/officeart/2005/8/layout/orgChart1"/>
    <dgm:cxn modelId="{60BC419A-CCD0-4E46-8C43-70259136C725}" type="presOf" srcId="{2D21E75E-AC6A-4839-8801-01D8446B1F50}" destId="{44D3BB04-4B43-4A9D-96FE-3D29287C3616}" srcOrd="1" destOrd="0" presId="urn:microsoft.com/office/officeart/2005/8/layout/orgChart1"/>
    <dgm:cxn modelId="{AA86229D-12CB-42EE-AB58-8CEFED317B79}" type="presOf" srcId="{3920DF56-4EEA-4AF9-A617-2C24EE2C15F0}" destId="{D481D45C-31A5-441C-8345-738A1D96E6AF}" srcOrd="1" destOrd="0" presId="urn:microsoft.com/office/officeart/2005/8/layout/orgChart1"/>
    <dgm:cxn modelId="{8EC6519E-BA69-404E-86D0-F6E7E1BBAFD4}" type="presOf" srcId="{B08D03AE-4D71-4CBB-9A3B-F8345F431DCD}" destId="{7DD10900-46AA-4F3B-9086-4FC6BC347A61}" srcOrd="0" destOrd="0" presId="urn:microsoft.com/office/officeart/2005/8/layout/orgChart1"/>
    <dgm:cxn modelId="{9785A2A1-B794-4D6B-81C9-8F78462E0522}" type="presOf" srcId="{DA433401-FBA0-482E-88D7-0E6134FFE2CB}" destId="{A74BC4F4-A7B4-48B3-976D-AAF3FCABC178}" srcOrd="1" destOrd="0" presId="urn:microsoft.com/office/officeart/2005/8/layout/orgChart1"/>
    <dgm:cxn modelId="{93A767AB-87DC-4E8D-9962-8588D864319C}" type="presOf" srcId="{9C0DC469-22D7-4F2D-ABA3-4BE4EB1D3A8A}" destId="{EC6CCC18-49B2-4B76-8E1E-CAD2787A63BE}" srcOrd="0" destOrd="0" presId="urn:microsoft.com/office/officeart/2005/8/layout/orgChart1"/>
    <dgm:cxn modelId="{EA0CA0AC-5D45-4548-8E14-EE156C7B7765}" type="presOf" srcId="{38B45B17-923D-4948-9EC7-D8D648730469}" destId="{CD7E0C97-E839-444F-8580-F450A3B9B805}" srcOrd="1" destOrd="0" presId="urn:microsoft.com/office/officeart/2005/8/layout/orgChart1"/>
    <dgm:cxn modelId="{FA247DBB-6611-4656-8CBF-64209EDD9587}" srcId="{3920DF56-4EEA-4AF9-A617-2C24EE2C15F0}" destId="{B08D03AE-4D71-4CBB-9A3B-F8345F431DCD}" srcOrd="5" destOrd="0" parTransId="{1EC79FB1-94EF-4847-AE42-FCC60114B01B}" sibTransId="{E874EDB5-189B-4704-A856-529EA809ED98}"/>
    <dgm:cxn modelId="{6F9798BB-1CAA-4578-83F3-DA9C9E33C6A3}" type="presOf" srcId="{F839072C-0F25-4C85-A9F0-612AA24DFD2B}" destId="{FB0581E4-5760-43FF-9E03-E4657CCF2A20}" srcOrd="0" destOrd="0" presId="urn:microsoft.com/office/officeart/2005/8/layout/orgChart1"/>
    <dgm:cxn modelId="{D89DE1BC-5D87-4369-BF50-8EE96B4A2C0B}" srcId="{3920DF56-4EEA-4AF9-A617-2C24EE2C15F0}" destId="{691241F0-72A2-4234-A28F-19590AD9DF2B}" srcOrd="8" destOrd="0" parTransId="{0C80BFC8-23AA-4011-833B-AFA475B5FF5A}" sibTransId="{88C95CCA-4568-4FD2-A1C1-87EE780C6B07}"/>
    <dgm:cxn modelId="{7DD3D1BE-DB62-4230-9B88-D2CED110B859}" type="presOf" srcId="{D807D442-4063-4B67-B637-FED90EF62362}" destId="{B07081DE-8340-4972-8D93-46EFF086E62E}" srcOrd="0" destOrd="0" presId="urn:microsoft.com/office/officeart/2005/8/layout/orgChart1"/>
    <dgm:cxn modelId="{E9A8BCC7-7837-4355-86B2-E8DBFF8848D1}" type="presOf" srcId="{38B45B17-923D-4948-9EC7-D8D648730469}" destId="{536B3D73-A6B8-49FC-9DB7-77099E540AC1}" srcOrd="0" destOrd="0" presId="urn:microsoft.com/office/officeart/2005/8/layout/orgChart1"/>
    <dgm:cxn modelId="{61A6E2CB-7586-4B90-B499-C583DF4C3E25}" type="presOf" srcId="{3E6AB972-CEB2-4A5B-96C9-B1CEF2527DD9}" destId="{C5A296CA-E29F-4BCE-B6AB-F3E90AFE3896}" srcOrd="0" destOrd="0" presId="urn:microsoft.com/office/officeart/2005/8/layout/orgChart1"/>
    <dgm:cxn modelId="{B04955D9-6EDD-4C02-BED7-14ED57802EF5}" type="presOf" srcId="{691241F0-72A2-4234-A28F-19590AD9DF2B}" destId="{71614195-3ACA-41EE-B527-DCF25B3B5AB2}" srcOrd="1" destOrd="0" presId="urn:microsoft.com/office/officeart/2005/8/layout/orgChart1"/>
    <dgm:cxn modelId="{628F9CDD-0822-4995-B7F8-543DA729D340}" type="presOf" srcId="{33C3CD88-7092-4117-8158-B743C940C07D}" destId="{5C1A7266-5A0F-4124-A9B1-A5A64308305C}" srcOrd="0" destOrd="0" presId="urn:microsoft.com/office/officeart/2005/8/layout/orgChart1"/>
    <dgm:cxn modelId="{3F7478F0-7DC1-4441-A03A-0164F03BE21B}" type="presOf" srcId="{0C80BFC8-23AA-4011-833B-AFA475B5FF5A}" destId="{CC28F491-0AFE-4FB0-9783-F90392081FDE}" srcOrd="0" destOrd="0" presId="urn:microsoft.com/office/officeart/2005/8/layout/orgChart1"/>
    <dgm:cxn modelId="{1DD628F9-A697-428F-8D3C-D55A395BF65A}" srcId="{3920DF56-4EEA-4AF9-A617-2C24EE2C15F0}" destId="{E46F2BCC-64E1-47DB-B19E-F8B4D9F540F9}" srcOrd="4" destOrd="0" parTransId="{F0A9C18F-2361-4E0E-A84C-4C3578DE978E}" sibTransId="{25F7BB58-B3FF-4349-92F6-BC12DDF57EEA}"/>
    <dgm:cxn modelId="{DC0EA0FB-9AF0-48EB-BA7C-25E35A730875}" type="presOf" srcId="{33C3CD88-7092-4117-8158-B743C940C07D}" destId="{C9E8E6BB-83F9-400F-83AE-DF7083594996}" srcOrd="1" destOrd="0" presId="urn:microsoft.com/office/officeart/2005/8/layout/orgChart1"/>
    <dgm:cxn modelId="{7C43B9B7-62D8-4238-8A57-026080F689E1}" type="presParOf" srcId="{7F07BA28-C911-4826-B406-F7CB346FA6EC}" destId="{0C24FFCE-962B-4727-B68C-B002CB165450}" srcOrd="0" destOrd="0" presId="urn:microsoft.com/office/officeart/2005/8/layout/orgChart1"/>
    <dgm:cxn modelId="{92E50A05-BAC5-4110-BB32-4F313298767A}" type="presParOf" srcId="{0C24FFCE-962B-4727-B68C-B002CB165450}" destId="{D28D1122-1236-456A-8E97-65C87D260F8D}" srcOrd="0" destOrd="0" presId="urn:microsoft.com/office/officeart/2005/8/layout/orgChart1"/>
    <dgm:cxn modelId="{BA01B7CC-F95F-4852-B9F8-E38F739749D4}" type="presParOf" srcId="{D28D1122-1236-456A-8E97-65C87D260F8D}" destId="{820624BE-EB40-49AE-B035-E3C9D6CADA49}" srcOrd="0" destOrd="0" presId="urn:microsoft.com/office/officeart/2005/8/layout/orgChart1"/>
    <dgm:cxn modelId="{EFE778A2-2304-415E-A52A-8446BEB5ADA8}" type="presParOf" srcId="{D28D1122-1236-456A-8E97-65C87D260F8D}" destId="{D481D45C-31A5-441C-8345-738A1D96E6AF}" srcOrd="1" destOrd="0" presId="urn:microsoft.com/office/officeart/2005/8/layout/orgChart1"/>
    <dgm:cxn modelId="{C6DAF7D8-A331-4D6D-9AA1-AFABBCFA485D}" type="presParOf" srcId="{0C24FFCE-962B-4727-B68C-B002CB165450}" destId="{C9F5C251-0422-4D9D-A3FD-D0FD12962646}" srcOrd="1" destOrd="0" presId="urn:microsoft.com/office/officeart/2005/8/layout/orgChart1"/>
    <dgm:cxn modelId="{0A6FB463-3311-4C64-A3D4-CC184F8ABFBA}" type="presParOf" srcId="{C9F5C251-0422-4D9D-A3FD-D0FD12962646}" destId="{85D4EEED-5C80-440C-837E-5594B66C213F}" srcOrd="0" destOrd="0" presId="urn:microsoft.com/office/officeart/2005/8/layout/orgChart1"/>
    <dgm:cxn modelId="{FD5432A8-14B2-4899-94BF-CCA668E80E02}" type="presParOf" srcId="{C9F5C251-0422-4D9D-A3FD-D0FD12962646}" destId="{9D32BF97-F862-4D79-A37B-64427C413109}" srcOrd="1" destOrd="0" presId="urn:microsoft.com/office/officeart/2005/8/layout/orgChart1"/>
    <dgm:cxn modelId="{0DF730E9-F50F-468C-A5AA-6DD3B643F6E1}" type="presParOf" srcId="{9D32BF97-F862-4D79-A37B-64427C413109}" destId="{E37413B6-DD01-4750-9D04-E4A681C75404}" srcOrd="0" destOrd="0" presId="urn:microsoft.com/office/officeart/2005/8/layout/orgChart1"/>
    <dgm:cxn modelId="{42984F49-3B7C-4497-A210-C5DF380A11AA}" type="presParOf" srcId="{E37413B6-DD01-4750-9D04-E4A681C75404}" destId="{0216FA5C-1F7A-413E-AB9B-896E4F28BD16}" srcOrd="0" destOrd="0" presId="urn:microsoft.com/office/officeart/2005/8/layout/orgChart1"/>
    <dgm:cxn modelId="{1D5224D6-C148-4450-B0F2-ACD2BA4C6672}" type="presParOf" srcId="{E37413B6-DD01-4750-9D04-E4A681C75404}" destId="{44D3BB04-4B43-4A9D-96FE-3D29287C3616}" srcOrd="1" destOrd="0" presId="urn:microsoft.com/office/officeart/2005/8/layout/orgChart1"/>
    <dgm:cxn modelId="{4F865B66-6A38-4156-B100-CC6CD1CD9DB2}" type="presParOf" srcId="{9D32BF97-F862-4D79-A37B-64427C413109}" destId="{BFE75DFF-3982-4CE1-BB16-714BD0467D80}" srcOrd="1" destOrd="0" presId="urn:microsoft.com/office/officeart/2005/8/layout/orgChart1"/>
    <dgm:cxn modelId="{36B7BDD1-9B0B-4F50-BC3F-42EB0B675642}" type="presParOf" srcId="{9D32BF97-F862-4D79-A37B-64427C413109}" destId="{22FCCB7F-D118-4DEC-BD09-39B83392DFCF}" srcOrd="2" destOrd="0" presId="urn:microsoft.com/office/officeart/2005/8/layout/orgChart1"/>
    <dgm:cxn modelId="{B2B2B343-1518-4082-AA76-3BC7BD444880}" type="presParOf" srcId="{C9F5C251-0422-4D9D-A3FD-D0FD12962646}" destId="{C5A296CA-E29F-4BCE-B6AB-F3E90AFE3896}" srcOrd="2" destOrd="0" presId="urn:microsoft.com/office/officeart/2005/8/layout/orgChart1"/>
    <dgm:cxn modelId="{37110A39-A517-4097-9746-FCA4C24FFF4C}" type="presParOf" srcId="{C9F5C251-0422-4D9D-A3FD-D0FD12962646}" destId="{D7DA710B-3995-41A6-B2AC-825BCFFB8811}" srcOrd="3" destOrd="0" presId="urn:microsoft.com/office/officeart/2005/8/layout/orgChart1"/>
    <dgm:cxn modelId="{483971D5-35D7-4980-B7A2-EF7D8A492C7E}" type="presParOf" srcId="{D7DA710B-3995-41A6-B2AC-825BCFFB8811}" destId="{5206C92F-F582-40FC-9543-0ACB543CBDE9}" srcOrd="0" destOrd="0" presId="urn:microsoft.com/office/officeart/2005/8/layout/orgChart1"/>
    <dgm:cxn modelId="{40F45026-5F85-4B53-BEF9-092748279105}" type="presParOf" srcId="{5206C92F-F582-40FC-9543-0ACB543CBDE9}" destId="{5C1A7266-5A0F-4124-A9B1-A5A64308305C}" srcOrd="0" destOrd="0" presId="urn:microsoft.com/office/officeart/2005/8/layout/orgChart1"/>
    <dgm:cxn modelId="{72E42687-97CC-4A21-BF36-9F78C8556B7B}" type="presParOf" srcId="{5206C92F-F582-40FC-9543-0ACB543CBDE9}" destId="{C9E8E6BB-83F9-400F-83AE-DF7083594996}" srcOrd="1" destOrd="0" presId="urn:microsoft.com/office/officeart/2005/8/layout/orgChart1"/>
    <dgm:cxn modelId="{DDC362E3-E642-4DEF-A608-633957EDA6DB}" type="presParOf" srcId="{D7DA710B-3995-41A6-B2AC-825BCFFB8811}" destId="{2ACE2479-C124-41B7-9D1B-044F93384CC2}" srcOrd="1" destOrd="0" presId="urn:microsoft.com/office/officeart/2005/8/layout/orgChart1"/>
    <dgm:cxn modelId="{3A94AE76-F707-4DE5-AF76-CB4783898758}" type="presParOf" srcId="{D7DA710B-3995-41A6-B2AC-825BCFFB8811}" destId="{97AE1880-7313-49EC-9578-E897F1A91AF1}" srcOrd="2" destOrd="0" presId="urn:microsoft.com/office/officeart/2005/8/layout/orgChart1"/>
    <dgm:cxn modelId="{0C8D8280-3CD1-4FC6-8C28-DB9C746AE955}" type="presParOf" srcId="{C9F5C251-0422-4D9D-A3FD-D0FD12962646}" destId="{3FB9DF81-37CE-482B-8868-2E731707680F}" srcOrd="4" destOrd="0" presId="urn:microsoft.com/office/officeart/2005/8/layout/orgChart1"/>
    <dgm:cxn modelId="{DAAA201B-9C30-449B-9EFF-99F3458CEA31}" type="presParOf" srcId="{C9F5C251-0422-4D9D-A3FD-D0FD12962646}" destId="{195283CF-128D-4E1B-AA1F-B0AECFE1593E}" srcOrd="5" destOrd="0" presId="urn:microsoft.com/office/officeart/2005/8/layout/orgChart1"/>
    <dgm:cxn modelId="{9BFC1DE3-74D4-44C8-BFDA-373AE17F4A7F}" type="presParOf" srcId="{195283CF-128D-4E1B-AA1F-B0AECFE1593E}" destId="{2B90E4D1-1338-48B6-AE43-441F41B2CCBF}" srcOrd="0" destOrd="0" presId="urn:microsoft.com/office/officeart/2005/8/layout/orgChart1"/>
    <dgm:cxn modelId="{0A430763-CE36-4FE6-A14C-2658D1205F6C}" type="presParOf" srcId="{2B90E4D1-1338-48B6-AE43-441F41B2CCBF}" destId="{FD26CC0B-8B48-4418-8B27-AE3A95EA664E}" srcOrd="0" destOrd="0" presId="urn:microsoft.com/office/officeart/2005/8/layout/orgChart1"/>
    <dgm:cxn modelId="{A7B55432-A4A4-4144-BCEC-68EF735E4536}" type="presParOf" srcId="{2B90E4D1-1338-48B6-AE43-441F41B2CCBF}" destId="{CDC618C2-DACA-4592-BE66-0DBEFF91888E}" srcOrd="1" destOrd="0" presId="urn:microsoft.com/office/officeart/2005/8/layout/orgChart1"/>
    <dgm:cxn modelId="{C99869B8-3A25-4419-AE94-158D7EC6F66F}" type="presParOf" srcId="{195283CF-128D-4E1B-AA1F-B0AECFE1593E}" destId="{115055F7-C373-4CBD-B7FE-52E8A84844D0}" srcOrd="1" destOrd="0" presId="urn:microsoft.com/office/officeart/2005/8/layout/orgChart1"/>
    <dgm:cxn modelId="{89ABA4E2-A8E5-4722-BCA2-5E41CC11E7E0}" type="presParOf" srcId="{195283CF-128D-4E1B-AA1F-B0AECFE1593E}" destId="{FEB87B5F-2942-42B2-AE33-E4177BDB52A7}" srcOrd="2" destOrd="0" presId="urn:microsoft.com/office/officeart/2005/8/layout/orgChart1"/>
    <dgm:cxn modelId="{9CFCC022-6A89-4D07-9022-56380227C10C}" type="presParOf" srcId="{C9F5C251-0422-4D9D-A3FD-D0FD12962646}" destId="{4811FFB4-4018-40FD-BE30-DED19DDCB6DB}" srcOrd="6" destOrd="0" presId="urn:microsoft.com/office/officeart/2005/8/layout/orgChart1"/>
    <dgm:cxn modelId="{8F2B00B5-D1F4-4123-9A5A-495CE28281C1}" type="presParOf" srcId="{C9F5C251-0422-4D9D-A3FD-D0FD12962646}" destId="{A897BE17-3DAE-4AA1-9D9F-8286603471E2}" srcOrd="7" destOrd="0" presId="urn:microsoft.com/office/officeart/2005/8/layout/orgChart1"/>
    <dgm:cxn modelId="{6C1723F0-FD38-461C-A616-6D2833FEC3D0}" type="presParOf" srcId="{A897BE17-3DAE-4AA1-9D9F-8286603471E2}" destId="{41DF0100-4719-4B4F-AF8F-81C8C79E90B6}" srcOrd="0" destOrd="0" presId="urn:microsoft.com/office/officeart/2005/8/layout/orgChart1"/>
    <dgm:cxn modelId="{9971773D-444B-422E-A8FE-EAFE79CFF4A2}" type="presParOf" srcId="{41DF0100-4719-4B4F-AF8F-81C8C79E90B6}" destId="{7DD10900-46AA-4F3B-9086-4FC6BC347A61}" srcOrd="0" destOrd="0" presId="urn:microsoft.com/office/officeart/2005/8/layout/orgChart1"/>
    <dgm:cxn modelId="{D195E45E-8081-49DA-A689-719F3BF4B926}" type="presParOf" srcId="{41DF0100-4719-4B4F-AF8F-81C8C79E90B6}" destId="{CB1A4AA0-7BBD-42D2-9A3C-66C9A901D624}" srcOrd="1" destOrd="0" presId="urn:microsoft.com/office/officeart/2005/8/layout/orgChart1"/>
    <dgm:cxn modelId="{8F5ACD9B-8D42-4BB4-85A9-36C6BD43FD1D}" type="presParOf" srcId="{A897BE17-3DAE-4AA1-9D9F-8286603471E2}" destId="{DBDDF63B-51F6-4584-A509-A6DF158447FE}" srcOrd="1" destOrd="0" presId="urn:microsoft.com/office/officeart/2005/8/layout/orgChart1"/>
    <dgm:cxn modelId="{F6782E46-9AA5-4D4C-915F-C202946F1906}" type="presParOf" srcId="{A897BE17-3DAE-4AA1-9D9F-8286603471E2}" destId="{4F85CFC7-7354-4139-8F59-CD01EC1B4DF1}" srcOrd="2" destOrd="0" presId="urn:microsoft.com/office/officeart/2005/8/layout/orgChart1"/>
    <dgm:cxn modelId="{0E1EF7FB-4215-4EF3-A510-64256B0C0E94}" type="presParOf" srcId="{C9F5C251-0422-4D9D-A3FD-D0FD12962646}" destId="{EC6CCC18-49B2-4B76-8E1E-CAD2787A63BE}" srcOrd="8" destOrd="0" presId="urn:microsoft.com/office/officeart/2005/8/layout/orgChart1"/>
    <dgm:cxn modelId="{1808F8F8-94BB-4ECC-806F-79EB0A07CE7D}" type="presParOf" srcId="{C9F5C251-0422-4D9D-A3FD-D0FD12962646}" destId="{CA3E0B2E-5210-4560-AB71-734271A46FC4}" srcOrd="9" destOrd="0" presId="urn:microsoft.com/office/officeart/2005/8/layout/orgChart1"/>
    <dgm:cxn modelId="{7C1C4C14-0D07-47AA-98F5-D8719A177B1B}" type="presParOf" srcId="{CA3E0B2E-5210-4560-AB71-734271A46FC4}" destId="{75D01298-0889-4B8F-AE58-D1F796B34C0D}" srcOrd="0" destOrd="0" presId="urn:microsoft.com/office/officeart/2005/8/layout/orgChart1"/>
    <dgm:cxn modelId="{646FFB82-092E-4BFE-9A8F-D0C5D81CA056}" type="presParOf" srcId="{75D01298-0889-4B8F-AE58-D1F796B34C0D}" destId="{B07081DE-8340-4972-8D93-46EFF086E62E}" srcOrd="0" destOrd="0" presId="urn:microsoft.com/office/officeart/2005/8/layout/orgChart1"/>
    <dgm:cxn modelId="{1ECD26B0-0AB3-4CBD-9DC9-24FF5780ABF4}" type="presParOf" srcId="{75D01298-0889-4B8F-AE58-D1F796B34C0D}" destId="{8EA92353-04D8-482E-AD6B-DA37AB6174DB}" srcOrd="1" destOrd="0" presId="urn:microsoft.com/office/officeart/2005/8/layout/orgChart1"/>
    <dgm:cxn modelId="{8E595DEA-66F1-4DE8-8E87-0AAFC8BE4978}" type="presParOf" srcId="{CA3E0B2E-5210-4560-AB71-734271A46FC4}" destId="{62CA59CF-73BB-406A-9171-C50EE5822714}" srcOrd="1" destOrd="0" presId="urn:microsoft.com/office/officeart/2005/8/layout/orgChart1"/>
    <dgm:cxn modelId="{7CAFD7A1-B819-4BD7-A91A-56552E66D559}" type="presParOf" srcId="{CA3E0B2E-5210-4560-AB71-734271A46FC4}" destId="{603DBA50-6BA2-4017-B3CD-08C12C379B55}" srcOrd="2" destOrd="0" presId="urn:microsoft.com/office/officeart/2005/8/layout/orgChart1"/>
    <dgm:cxn modelId="{D3F3A638-FE0B-4AE7-8067-40AD0CBECBC7}" type="presParOf" srcId="{C9F5C251-0422-4D9D-A3FD-D0FD12962646}" destId="{FB0581E4-5760-43FF-9E03-E4657CCF2A20}" srcOrd="10" destOrd="0" presId="urn:microsoft.com/office/officeart/2005/8/layout/orgChart1"/>
    <dgm:cxn modelId="{2415E01A-0EB4-497F-AB1C-F59B9DD2C707}" type="presParOf" srcId="{C9F5C251-0422-4D9D-A3FD-D0FD12962646}" destId="{418BDBD0-2690-444F-8652-F297703AE1DF}" srcOrd="11" destOrd="0" presId="urn:microsoft.com/office/officeart/2005/8/layout/orgChart1"/>
    <dgm:cxn modelId="{1BD7F373-529C-4AF2-A6D4-8FBF03D64EA1}" type="presParOf" srcId="{418BDBD0-2690-444F-8652-F297703AE1DF}" destId="{CABE9D37-EA31-447D-8F0C-321F34347028}" srcOrd="0" destOrd="0" presId="urn:microsoft.com/office/officeart/2005/8/layout/orgChart1"/>
    <dgm:cxn modelId="{5B6972E4-40C2-49EF-9A93-40BA5C2B6D42}" type="presParOf" srcId="{CABE9D37-EA31-447D-8F0C-321F34347028}" destId="{10538948-A236-4293-819E-FAD2DA36019B}" srcOrd="0" destOrd="0" presId="urn:microsoft.com/office/officeart/2005/8/layout/orgChart1"/>
    <dgm:cxn modelId="{7BD4FEFA-C4AF-4F0D-A89B-2DD8A8BB80B3}" type="presParOf" srcId="{CABE9D37-EA31-447D-8F0C-321F34347028}" destId="{57345731-3068-490B-AC77-36729E104FA4}" srcOrd="1" destOrd="0" presId="urn:microsoft.com/office/officeart/2005/8/layout/orgChart1"/>
    <dgm:cxn modelId="{01641008-1F2A-4602-9FD5-A04E459332E1}" type="presParOf" srcId="{418BDBD0-2690-444F-8652-F297703AE1DF}" destId="{4A0AC00E-EBBF-4C92-86AB-A907F93BAEF3}" srcOrd="1" destOrd="0" presId="urn:microsoft.com/office/officeart/2005/8/layout/orgChart1"/>
    <dgm:cxn modelId="{902603EA-A1AB-4932-BC4C-73A0D7E5ECF6}" type="presParOf" srcId="{418BDBD0-2690-444F-8652-F297703AE1DF}" destId="{39CA17EE-8DC5-47E3-B19D-4987402604FB}" srcOrd="2" destOrd="0" presId="urn:microsoft.com/office/officeart/2005/8/layout/orgChart1"/>
    <dgm:cxn modelId="{905E394E-05CA-4693-AC0C-0BE3FFAFEDBB}" type="presParOf" srcId="{C9F5C251-0422-4D9D-A3FD-D0FD12962646}" destId="{CC28F491-0AFE-4FB0-9783-F90392081FDE}" srcOrd="12" destOrd="0" presId="urn:microsoft.com/office/officeart/2005/8/layout/orgChart1"/>
    <dgm:cxn modelId="{C7B960A2-9A4F-4969-9494-6CC6AB5BC7F8}" type="presParOf" srcId="{C9F5C251-0422-4D9D-A3FD-D0FD12962646}" destId="{82032525-878A-429C-978D-34E3CBB73B62}" srcOrd="13" destOrd="0" presId="urn:microsoft.com/office/officeart/2005/8/layout/orgChart1"/>
    <dgm:cxn modelId="{BA701CE1-D236-4966-978C-F55748D5FD6B}" type="presParOf" srcId="{82032525-878A-429C-978D-34E3CBB73B62}" destId="{568C04B9-456C-4283-BD77-3C5A224C843F}" srcOrd="0" destOrd="0" presId="urn:microsoft.com/office/officeart/2005/8/layout/orgChart1"/>
    <dgm:cxn modelId="{30D152B1-E46D-4D8E-913A-13221E4E3D49}" type="presParOf" srcId="{568C04B9-456C-4283-BD77-3C5A224C843F}" destId="{0CA0E228-7899-4A10-98A3-CF2031A7B420}" srcOrd="0" destOrd="0" presId="urn:microsoft.com/office/officeart/2005/8/layout/orgChart1"/>
    <dgm:cxn modelId="{6CEBF574-0663-452F-8184-58C43A52EBF5}" type="presParOf" srcId="{568C04B9-456C-4283-BD77-3C5A224C843F}" destId="{71614195-3ACA-41EE-B527-DCF25B3B5AB2}" srcOrd="1" destOrd="0" presId="urn:microsoft.com/office/officeart/2005/8/layout/orgChart1"/>
    <dgm:cxn modelId="{F75C879D-14BC-49AC-B032-2392046DD91F}" type="presParOf" srcId="{82032525-878A-429C-978D-34E3CBB73B62}" destId="{8FB033A0-5296-481B-BFFD-85F1A5BE8F05}" srcOrd="1" destOrd="0" presId="urn:microsoft.com/office/officeart/2005/8/layout/orgChart1"/>
    <dgm:cxn modelId="{FF983198-793E-421A-9E59-27DF90349ABF}" type="presParOf" srcId="{82032525-878A-429C-978D-34E3CBB73B62}" destId="{EE24AAA7-C124-494F-B357-7C975C36732D}" srcOrd="2" destOrd="0" presId="urn:microsoft.com/office/officeart/2005/8/layout/orgChart1"/>
    <dgm:cxn modelId="{A5951924-9932-4181-9759-1F3F6116ECD7}" type="presParOf" srcId="{C9F5C251-0422-4D9D-A3FD-D0FD12962646}" destId="{B9DD6CE9-B902-4CAC-8293-B09E31DAFC44}" srcOrd="14" destOrd="0" presId="urn:microsoft.com/office/officeart/2005/8/layout/orgChart1"/>
    <dgm:cxn modelId="{E6564800-6299-479E-B4A8-D7D6ADD94D61}" type="presParOf" srcId="{C9F5C251-0422-4D9D-A3FD-D0FD12962646}" destId="{AFDA0DF9-B30A-4171-A7BF-F85F1F398BEF}" srcOrd="15" destOrd="0" presId="urn:microsoft.com/office/officeart/2005/8/layout/orgChart1"/>
    <dgm:cxn modelId="{497FB85A-40E8-471F-9D15-A5736DF08ECE}" type="presParOf" srcId="{AFDA0DF9-B30A-4171-A7BF-F85F1F398BEF}" destId="{B6384D34-ACB4-4141-AB62-6565A4036625}" srcOrd="0" destOrd="0" presId="urn:microsoft.com/office/officeart/2005/8/layout/orgChart1"/>
    <dgm:cxn modelId="{924F5589-731C-477D-B30F-6E06A3C3D7B0}" type="presParOf" srcId="{B6384D34-ACB4-4141-AB62-6565A4036625}" destId="{536B3D73-A6B8-49FC-9DB7-77099E540AC1}" srcOrd="0" destOrd="0" presId="urn:microsoft.com/office/officeart/2005/8/layout/orgChart1"/>
    <dgm:cxn modelId="{6E05C041-9725-4140-B32D-4F166EDB1817}" type="presParOf" srcId="{B6384D34-ACB4-4141-AB62-6565A4036625}" destId="{CD7E0C97-E839-444F-8580-F450A3B9B805}" srcOrd="1" destOrd="0" presId="urn:microsoft.com/office/officeart/2005/8/layout/orgChart1"/>
    <dgm:cxn modelId="{F5018CBC-BE8F-4D82-9ED9-131D064B24CA}" type="presParOf" srcId="{AFDA0DF9-B30A-4171-A7BF-F85F1F398BEF}" destId="{95454E55-3D06-4EA6-A81F-E56E041F3DCD}" srcOrd="1" destOrd="0" presId="urn:microsoft.com/office/officeart/2005/8/layout/orgChart1"/>
    <dgm:cxn modelId="{7097EA67-1B68-4787-8288-07178D5ADB88}" type="presParOf" srcId="{AFDA0DF9-B30A-4171-A7BF-F85F1F398BEF}" destId="{2F615004-D800-4A51-AB81-87D28D06376A}" srcOrd="2" destOrd="0" presId="urn:microsoft.com/office/officeart/2005/8/layout/orgChart1"/>
    <dgm:cxn modelId="{D5203877-82CB-4DC7-91A6-BDC7EDC356E4}" type="presParOf" srcId="{0C24FFCE-962B-4727-B68C-B002CB165450}" destId="{4CE218E2-6E38-46F4-86A1-9F64631C79C2}" srcOrd="2" destOrd="0" presId="urn:microsoft.com/office/officeart/2005/8/layout/orgChart1"/>
    <dgm:cxn modelId="{439464EE-7E22-4F2B-83F2-0BDB041BA07C}" type="presParOf" srcId="{4CE218E2-6E38-46F4-86A1-9F64631C79C2}" destId="{4ED4349B-26D7-449D-90FF-A0131D4BC031}" srcOrd="0" destOrd="0" presId="urn:microsoft.com/office/officeart/2005/8/layout/orgChart1"/>
    <dgm:cxn modelId="{6F5D8FD6-E5EB-4DD1-AE6E-C4CB2D7AD77D}" type="presParOf" srcId="{4CE218E2-6E38-46F4-86A1-9F64631C79C2}" destId="{FA153CD7-A6CE-415A-9484-D4888A955131}" srcOrd="1" destOrd="0" presId="urn:microsoft.com/office/officeart/2005/8/layout/orgChart1"/>
    <dgm:cxn modelId="{D2BFD4D2-9AA5-4087-BC0A-72CEDD0A7579}" type="presParOf" srcId="{FA153CD7-A6CE-415A-9484-D4888A955131}" destId="{9204AB07-F697-47C6-9B7F-9C286D451096}" srcOrd="0" destOrd="0" presId="urn:microsoft.com/office/officeart/2005/8/layout/orgChart1"/>
    <dgm:cxn modelId="{0AF1F653-4731-47DE-ABD8-71EACE910645}" type="presParOf" srcId="{9204AB07-F697-47C6-9B7F-9C286D451096}" destId="{AF0F368A-CD02-4319-BC57-BAF3FA2A9183}" srcOrd="0" destOrd="0" presId="urn:microsoft.com/office/officeart/2005/8/layout/orgChart1"/>
    <dgm:cxn modelId="{C445BF95-3D51-422D-842A-C9880E5AFCFE}" type="presParOf" srcId="{9204AB07-F697-47C6-9B7F-9C286D451096}" destId="{A74BC4F4-A7B4-48B3-976D-AAF3FCABC178}" srcOrd="1" destOrd="0" presId="urn:microsoft.com/office/officeart/2005/8/layout/orgChart1"/>
    <dgm:cxn modelId="{21881E6B-C733-4DFE-9478-9154BF429A9F}" type="presParOf" srcId="{FA153CD7-A6CE-415A-9484-D4888A955131}" destId="{C673BD7A-C6BE-41E5-AD9B-11A6FDB4F2A5}" srcOrd="1" destOrd="0" presId="urn:microsoft.com/office/officeart/2005/8/layout/orgChart1"/>
    <dgm:cxn modelId="{DAB5E05D-2AB3-4297-8D73-229F358892B6}" type="presParOf" srcId="{FA153CD7-A6CE-415A-9484-D4888A955131}" destId="{27DD05C5-0DB4-4C7E-8C31-EA762B527DE1}" srcOrd="2" destOrd="0" presId="urn:microsoft.com/office/officeart/2005/8/layout/orgChart1"/>
    <dgm:cxn modelId="{B3B00572-D991-4BC4-8E20-16A264213CA0}" type="presParOf" srcId="{4CE218E2-6E38-46F4-86A1-9F64631C79C2}" destId="{706ED2D6-BD43-49BD-B5AB-260C535431D5}" srcOrd="2" destOrd="0" presId="urn:microsoft.com/office/officeart/2005/8/layout/orgChart1"/>
    <dgm:cxn modelId="{79B282FE-5BC9-4428-AC01-E1F36F00BE85}" type="presParOf" srcId="{4CE218E2-6E38-46F4-86A1-9F64631C79C2}" destId="{67D4430B-62A5-4D3B-BAE6-0EC6C2C900A6}" srcOrd="3" destOrd="0" presId="urn:microsoft.com/office/officeart/2005/8/layout/orgChart1"/>
    <dgm:cxn modelId="{90A4F63F-88CE-4371-8863-4BA4722AECF8}" type="presParOf" srcId="{67D4430B-62A5-4D3B-BAE6-0EC6C2C900A6}" destId="{1D073905-767D-4C89-88FD-9051E59D0BF5}" srcOrd="0" destOrd="0" presId="urn:microsoft.com/office/officeart/2005/8/layout/orgChart1"/>
    <dgm:cxn modelId="{21F638E3-02E3-4C22-8613-350468C3B29B}" type="presParOf" srcId="{1D073905-767D-4C89-88FD-9051E59D0BF5}" destId="{0B6300B3-CE47-4D38-9306-86CFDBDC0EC3}" srcOrd="0" destOrd="0" presId="urn:microsoft.com/office/officeart/2005/8/layout/orgChart1"/>
    <dgm:cxn modelId="{70D6D949-DC8A-43F9-A629-60CB07FD4450}" type="presParOf" srcId="{1D073905-767D-4C89-88FD-9051E59D0BF5}" destId="{919CE265-657F-4D0A-BD6C-E86E82DE0590}" srcOrd="1" destOrd="0" presId="urn:microsoft.com/office/officeart/2005/8/layout/orgChart1"/>
    <dgm:cxn modelId="{EF201618-0D61-407A-8343-FB8FC7EE0F9E}" type="presParOf" srcId="{67D4430B-62A5-4D3B-BAE6-0EC6C2C900A6}" destId="{168E7AE2-2676-458F-865D-AA9F7E1E914E}" srcOrd="1" destOrd="0" presId="urn:microsoft.com/office/officeart/2005/8/layout/orgChart1"/>
    <dgm:cxn modelId="{D3B8CC92-EDB8-4083-A3DA-FDFBE20B3823}" type="presParOf" srcId="{67D4430B-62A5-4D3B-BAE6-0EC6C2C900A6}" destId="{1F36E4C1-E848-4918-BB77-631F99EAF2DE}" srcOrd="2" destOrd="0" presId="urn:microsoft.com/office/officeart/2005/8/layout/orgChart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6ED2D6-BD43-49BD-B5AB-260C535431D5}">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D4349B-26D7-449D-90FF-A0131D4BC03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DD6CE9-B902-4CAC-8293-B09E31DAFC44}">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28F491-0AFE-4FB0-9783-F90392081FDE}">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0581E4-5760-43FF-9E03-E4657CCF2A20}">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6CCC18-49B2-4B76-8E1E-CAD2787A63BE}">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11FFB4-4018-40FD-BE30-DED19DDCB6DB}">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B9DF81-37CE-482B-8868-2E731707680F}">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A296CA-E29F-4BCE-B6AB-F3E90AFE3896}">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D4EEED-5C80-440C-837E-5594B66C213F}">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0624BE-EB40-49AE-B035-E3C9D6CADA49}">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en-GB"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omitet Sterujący</a:t>
          </a:r>
        </a:p>
      </dsp:txBody>
      <dsp:txXfrm>
        <a:off x="1715492" y="676999"/>
        <a:ext cx="405050" cy="202525"/>
      </dsp:txXfrm>
    </dsp:sp>
    <dsp:sp modelId="{0216FA5C-1F7A-413E-AB9B-896E4F28BD16}">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A7266-5A0F-4124-A9B1-A5A64308305C}">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Logistyka</a:t>
          </a:r>
          <a:endParaRPr lang="en-GB" sz="500" kern="1200"/>
        </a:p>
      </dsp:txBody>
      <dsp:txXfrm>
        <a:off x="490215" y="1252170"/>
        <a:ext cx="405050" cy="202525"/>
      </dsp:txXfrm>
    </dsp:sp>
    <dsp:sp modelId="{FD26CC0B-8B48-4418-8B27-AE3A95EA664E}">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7DD10900-46AA-4F3B-9086-4FC6BC347A61}">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B07081DE-8340-4972-8D93-46EFF086E62E}">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10538948-A236-4293-819E-FAD2DA36019B}">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0CA0E228-7899-4A10-98A3-CF2031A7B420}">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536B3D73-A6B8-49FC-9DB7-77099E540AC1}">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AF0F368A-CD02-4319-BC57-BAF3FA2A9183}">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ierownik projektu</a:t>
          </a:r>
          <a:endParaRPr lang="en-GB" sz="500" kern="1200"/>
        </a:p>
      </dsp:txBody>
      <dsp:txXfrm>
        <a:off x="1470437" y="964584"/>
        <a:ext cx="405050" cy="202525"/>
      </dsp:txXfrm>
    </dsp:sp>
    <dsp:sp modelId="{0B6300B3-CE47-4D38-9306-86CFDBDC0EC3}">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Międzynarodowy dział IT</a:t>
          </a:r>
          <a:endParaRPr lang="en-GB"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297</TotalTime>
  <Pages>43</Pages>
  <Words>9362</Words>
  <Characters>53369</Characters>
  <Application>Microsoft Office Word</Application>
  <DocSecurity>0</DocSecurity>
  <Lines>444</Lines>
  <Paragraphs>12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2606</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37</cp:revision>
  <cp:lastPrinted>2013-02-07T12:59:00Z</cp:lastPrinted>
  <dcterms:created xsi:type="dcterms:W3CDTF">2023-03-18T19:59:00Z</dcterms:created>
  <dcterms:modified xsi:type="dcterms:W3CDTF">2023-04-21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